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17614A">
      <w:pPr>
        <w:pStyle w:val="Subjudul"/>
      </w:pPr>
      <w:r w:rsidRPr="00705F68">
        <w:t>PENDAHULUAN</w:t>
      </w:r>
    </w:p>
    <w:p w:rsidR="0074570B" w:rsidRDefault="002C13D3" w:rsidP="004172DB">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4172DB">
        <w:t xml:space="preserve"> </w:t>
      </w:r>
      <w:r w:rsidR="00F86EEA" w:rsidRPr="00F86EEA">
        <w:t>P</w:t>
      </w:r>
      <w:r w:rsidR="004172DB">
        <w:t xml:space="preserve">engenalan terhadap lingkungan </w:t>
      </w:r>
      <w:r w:rsidR="00CA3486">
        <w:t>sekitar</w:t>
      </w:r>
      <w:r w:rsidR="004172DB">
        <w:t xml:space="preserve"> merupakan pengalaman yang menyenangkan untuk </w:t>
      </w:r>
      <w:r w:rsidR="00F86EEA" w:rsidRPr="00F86EEA">
        <w:t>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9E1FD0" w:rsidRDefault="009E1FD0" w:rsidP="009E1FD0">
      <w:r>
        <w:t>Materi iklim dan cuaca sudah di perkenalkan pada buku pelajaran sisw</w:t>
      </w:r>
      <w:r w:rsidR="00AD5782">
        <w:t>a, tepatnya pada buku tematik 05</w:t>
      </w:r>
      <w:r>
        <w:t xml:space="preserve"> “</w:t>
      </w:r>
      <w:r w:rsidR="00AD5782">
        <w:t>Cuaca</w:t>
      </w:r>
      <w:r>
        <w:t>” kurikulum 2013</w:t>
      </w:r>
      <w:r w:rsidR="000A1FFF">
        <w:t xml:space="preserve"> revisi 2018</w:t>
      </w:r>
      <w:r>
        <w:t>.</w:t>
      </w:r>
      <w:r w:rsidR="00A1089C">
        <w:t xml:space="preserve"> </w:t>
      </w:r>
      <w:r>
        <w:t>Untuk mendukung proses pembelajaran, diperlukan media yang menarik dan disukai siswa. S</w:t>
      </w:r>
      <w:r w:rsidRPr="00727AD6">
        <w:t xml:space="preserve">alah satu media interaktif yang menarik adalah menggunakan sistem pembelajaran melalui </w:t>
      </w:r>
      <w:r w:rsidRPr="009C09D8">
        <w:rPr>
          <w:i/>
        </w:rPr>
        <w:t>game</w:t>
      </w:r>
      <w:r>
        <w:rPr>
          <w:i/>
        </w:rPr>
        <w:t>,</w:t>
      </w:r>
      <w:r w:rsidRPr="00727AD6">
        <w:t xml:space="preserve"> dimana media ini sangat diminati oleh anak</w:t>
      </w:r>
      <w:r>
        <w:t>-</w:t>
      </w:r>
      <w:r w:rsidRPr="00727AD6">
        <w:t>anak usia sekolah dasar yang secara harfiah masih sangat meyukai bermain.</w:t>
      </w:r>
      <w:r>
        <w:t xml:space="preserve"> (Ekawati &amp; Falani, 2015).</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9C09D8" w:rsidRPr="009C09D8">
        <w:rPr>
          <w:i/>
        </w:rPr>
        <w:t>g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ndonesia merupakan salah satu negara dengan pemakai telepon seluler yang jumlahnya melebihi penduduknya. Hal ini sesuai dengan data dari Badan Pusat St</w:t>
      </w:r>
      <w:r w:rsidR="0082280A">
        <w:t>atistik yang menyebutkan bahwa p</w:t>
      </w:r>
      <w:r w:rsidR="003E21E9" w:rsidRPr="003E21E9">
        <w:t xml:space="preserve">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w:t>
      </w:r>
      <w:bookmarkStart w:id="0" w:name="_GoBack"/>
      <w:bookmarkEnd w:id="0"/>
      <w:r w:rsidR="00BB11E2" w:rsidRPr="0004698C">
        <w:t>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9C09D8" w:rsidRPr="009C09D8">
        <w:rPr>
          <w:i/>
        </w:rPr>
        <w:t>game</w:t>
      </w:r>
      <w:r w:rsidR="00F11541">
        <w:t>.</w:t>
      </w:r>
    </w:p>
    <w:p w:rsidR="00D52E7D" w:rsidRPr="008A4C55" w:rsidRDefault="000C3775" w:rsidP="00C62FC9">
      <w:r>
        <w:t xml:space="preserve">Berdasarkan pemaparan dari berbagai literatur di atas, peneliti menyimpulkan bahwa metode pembelajaran menggunakan </w:t>
      </w:r>
      <w:r w:rsidR="009C09D8" w:rsidRPr="009C09D8">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9C09D8" w:rsidRPr="009C09D8">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9C09D8" w:rsidRPr="009C09D8">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BB6A0B">
      <w:pPr>
        <w:pStyle w:val="subjudul1"/>
      </w:pPr>
      <w:r>
        <w:lastRenderedPageBreak/>
        <w:t>Analisis</w:t>
      </w:r>
      <w:r w:rsidR="00795C90" w:rsidRPr="001C6BF2">
        <w:t xml:space="preserve"> kebutuhan</w:t>
      </w:r>
    </w:p>
    <w:p w:rsidR="00E34E6A" w:rsidRDefault="007C08FD" w:rsidP="00BB6F00">
      <w:pPr>
        <w:ind w:left="284"/>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lastRenderedPageBreak/>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14:anchorId="0A0AE047" wp14:editId="5E4ABDC9">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11">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14:anchorId="745FB87C" wp14:editId="17355F8A">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14:anchorId="759EF996" wp14:editId="6ED9E221">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3">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14:anchorId="37C508BF" wp14:editId="1CED4B8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4">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B2AFD">
      <w:pPr>
        <w:pStyle w:val="Subjudul3"/>
        <w:ind w:left="851" w:hanging="567"/>
      </w:pPr>
      <w:r w:rsidRPr="000533E6">
        <w:rPr>
          <w:i/>
        </w:rPr>
        <w:t>Storybora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66D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5676253F" wp14:editId="0D7FC120">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4" w:type="pct"/>
          </w:tcPr>
          <w:p w:rsidR="003C19A2" w:rsidRDefault="008F3138" w:rsidP="00C66DFE">
            <w:pPr>
              <w:spacing w:after="0"/>
              <w:ind w:firstLine="0"/>
              <w:jc w:val="left"/>
            </w:pPr>
            <w:r>
              <w:drawing>
                <wp:inline distT="0" distB="0" distL="0" distR="0" wp14:anchorId="792096ED" wp14:editId="724B0C0A">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66D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4419C4E8" wp14:editId="2BA3DA10">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4" w:type="pct"/>
          </w:tcPr>
          <w:p w:rsidR="003C19A2" w:rsidRDefault="008F3138" w:rsidP="00C66DFE">
            <w:pPr>
              <w:spacing w:after="0"/>
              <w:ind w:firstLine="0"/>
              <w:jc w:val="left"/>
            </w:pPr>
            <w:r>
              <w:drawing>
                <wp:inline distT="0" distB="0" distL="0" distR="0" wp14:anchorId="47F1733A" wp14:editId="14DE42A0">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422EB7" w:rsidRDefault="00381A01" w:rsidP="00BB6F00">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BB6F00" w:rsidRDefault="00BB6F00" w:rsidP="003D57D0">
      <w:pPr>
        <w:ind w:firstLine="0"/>
      </w:pPr>
    </w:p>
    <w:p w:rsidR="003F02A4" w:rsidRDefault="003F02A4" w:rsidP="001F699D"/>
    <w:p w:rsidR="002E40BC" w:rsidRDefault="002E40BC" w:rsidP="00D80652">
      <w:pPr>
        <w:pStyle w:val="Heading2subjudul"/>
        <w:ind w:hanging="436"/>
      </w:pPr>
      <w:r>
        <w:lastRenderedPageBreak/>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D13355" w:rsidP="00DD4A1F">
      <w:pPr>
        <w:ind w:left="284"/>
        <w:rPr>
          <w:b/>
        </w:rPr>
      </w:pPr>
      <w:r w:rsidRPr="00D13355">
        <w:t xml:space="preserve">Hasil dari penelitian </w:t>
      </w:r>
      <w:r w:rsidR="001673AB">
        <w:t>yang telah dilakukan</w:t>
      </w:r>
      <w:r w:rsidRPr="00D13355">
        <w:t>, peneliti telah</w:t>
      </w:r>
      <w:r w:rsidR="003952A4">
        <w:t xml:space="preserve"> </w:t>
      </w:r>
      <w:r w:rsidRPr="00D13355">
        <w:t xml:space="preserve">membuat </w:t>
      </w:r>
      <w:r w:rsidR="009C09D8" w:rsidRPr="009C09D8">
        <w:rPr>
          <w:i/>
        </w:rPr>
        <w:t>game</w:t>
      </w:r>
      <w:r w:rsidR="003952A4">
        <w:t xml:space="preserve"> edukasi pengenalan iklim dan cuaca</w:t>
      </w:r>
      <w:r w:rsidRPr="00D13355">
        <w:t xml:space="preserve"> yang dapat membantu para siswa dan siswi dalam memahami materi yang diajarkan disekolahan. Peneliti juga sudah mengujikan </w:t>
      </w:r>
      <w:r w:rsidR="000555D8" w:rsidRPr="009C09D8">
        <w:rPr>
          <w:i/>
        </w:rPr>
        <w:t>game</w:t>
      </w:r>
      <w:r w:rsidR="000555D8">
        <w:t xml:space="preserve"> edukasi pengenalan iklim dan cuaca</w:t>
      </w:r>
      <w:r w:rsidRPr="00D13355">
        <w:t xml:space="preserve"> di </w:t>
      </w:r>
      <w:r w:rsidR="003952A4">
        <w:t xml:space="preserve">SD </w:t>
      </w:r>
      <w:r w:rsidR="00FE0856">
        <w:t>02 Gonilan</w:t>
      </w:r>
      <w:r w:rsidRPr="00D13355">
        <w:t xml:space="preserve"> untuk mendapatkan respon dan masukan dari para siswa siswi.</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dua tombol yaitu tombol keluar dan </w:t>
      </w:r>
      <w:r w:rsidR="00DE3687">
        <w:t xml:space="preserve">menu </w:t>
      </w:r>
      <w:r w:rsidRPr="00302938">
        <w:t>pengaturan.</w:t>
      </w:r>
    </w:p>
    <w:p w:rsidR="00302938" w:rsidRDefault="00302938" w:rsidP="00A4667A">
      <w:pPr>
        <w:pStyle w:val="Subjudul"/>
        <w:numPr>
          <w:ilvl w:val="0"/>
          <w:numId w:val="0"/>
        </w:numPr>
        <w:ind w:left="709"/>
        <w:jc w:val="center"/>
      </w:pPr>
      <w:r>
        <w:rPr>
          <w:b w:val="0"/>
        </w:rPr>
        <w:drawing>
          <wp:inline distT="0" distB="0" distL="0" distR="0" wp14:anchorId="0DAF406A" wp14:editId="1746ECEA">
            <wp:extent cx="2520000" cy="1417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men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A41A95" w:rsidRPr="003C16C8" w:rsidRDefault="00302938" w:rsidP="003C16C8">
      <w:pPr>
        <w:pStyle w:val="Subjudul"/>
        <w:numPr>
          <w:ilvl w:val="0"/>
          <w:numId w:val="0"/>
        </w:numPr>
        <w:ind w:left="709"/>
        <w:jc w:val="center"/>
      </w:pPr>
      <w:r>
        <w:rPr>
          <w:b w:val="0"/>
        </w:rPr>
        <w:t>Gambar 8. Halaman menu awal</w:t>
      </w: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lastRenderedPageBreak/>
        <w:drawing>
          <wp:inline distT="0" distB="0" distL="0" distR="0" wp14:anchorId="16FB8EA6" wp14:editId="4B9C2E47">
            <wp:extent cx="2520000" cy="1417588"/>
            <wp:effectExtent l="76200" t="76200" r="12827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41A82792" wp14:editId="6B02D458">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69918AC" wp14:editId="1A545D1F">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3185318C" wp14:editId="5DCAA60B">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Pr>
          <w:b w:val="0"/>
        </w:rPr>
        <w:t xml:space="preserve"> tebak gambar</w:t>
      </w:r>
    </w:p>
    <w:p w:rsidR="005E7EA0" w:rsidRPr="0023462A"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3462A" w:rsidRPr="002E3633" w:rsidRDefault="00DB68B7" w:rsidP="00B14486">
      <w:pPr>
        <w:pStyle w:val="Subjudul"/>
        <w:numPr>
          <w:ilvl w:val="0"/>
          <w:numId w:val="7"/>
        </w:numPr>
        <w:ind w:left="851" w:hanging="567"/>
        <w:rPr>
          <w:b w:val="0"/>
        </w:rPr>
      </w:pPr>
      <w:r>
        <w:t>Tampilan</w:t>
      </w:r>
      <w:r w:rsidR="00B374EC">
        <w:t xml:space="preserve"> </w:t>
      </w:r>
      <w:r w:rsidR="00B374EC" w:rsidRPr="00B374EC">
        <w:rPr>
          <w:i/>
        </w:rPr>
        <w:t>game</w:t>
      </w:r>
      <w:r w:rsidR="00B374EC">
        <w:t xml:space="preserve"> 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puzzle, setiap iklim memiliki</w:t>
      </w:r>
      <w:r w:rsidR="006335DB">
        <w:t xml:space="preserve"> tiga level</w:t>
      </w:r>
      <w:r w:rsidR="00565A19">
        <w:t xml:space="preserve"> berbeda,</w:t>
      </w:r>
      <w:r w:rsidR="006335DB">
        <w:t xml:space="preserve"> seperti yang</w:t>
      </w:r>
      <w:r w:rsidR="00430BCC">
        <w:t xml:space="preserve"> dapat dilihat pada gambar 11.b.</w:t>
      </w:r>
      <w:r w:rsidR="00742697">
        <w:t xml:space="preserve"> Gambar 10.c</w:t>
      </w:r>
      <w:r w:rsidR="0051233A">
        <w:t xml:space="preserve"> adalah tampilan </w:t>
      </w:r>
      <w:r w:rsidR="0051233A" w:rsidRPr="00A81E95">
        <w:rPr>
          <w:i/>
        </w:rPr>
        <w:t>gameplay</w:t>
      </w:r>
      <w:r w:rsidR="0051233A">
        <w:t xml:space="preserve"> dari </w:t>
      </w:r>
      <w:r w:rsidR="0051233A" w:rsidRPr="00A81E95">
        <w:rPr>
          <w:i/>
        </w:rPr>
        <w:t>game</w:t>
      </w:r>
      <w:r w:rsidR="0051233A">
        <w:t xml:space="preserve"> puzzle, pengguna diminta menyusun kembali </w:t>
      </w:r>
      <w:r w:rsidR="0051233A" w:rsidRPr="0051233A">
        <w:rPr>
          <w:i/>
        </w:rPr>
        <w:t>puzzle</w:t>
      </w:r>
      <w:r w:rsidR="0051233A">
        <w:rPr>
          <w:i/>
        </w:rPr>
        <w:t xml:space="preserve"> </w:t>
      </w:r>
      <w:r w:rsidR="0051233A">
        <w:t>acak sebelum waktu habis.</w:t>
      </w:r>
      <w:r w:rsidR="00CF70CC">
        <w:t xml:space="preserve"> Gambar 10.d adalah halaman cara main, pengguna dapat membaca cara main </w:t>
      </w:r>
      <w:r w:rsidR="00CF70CC" w:rsidRPr="00CF70CC">
        <w:rPr>
          <w:i/>
        </w:rPr>
        <w:t>game</w:t>
      </w:r>
      <w:r w:rsidR="00CF70CC">
        <w:t xml:space="preserve"> </w:t>
      </w:r>
      <w:r w:rsidR="00CF70CC" w:rsidRPr="00CF70CC">
        <w:rPr>
          <w:i/>
        </w:rPr>
        <w:t>puzzle</w:t>
      </w:r>
      <w:r w:rsidR="006029C1">
        <w:rPr>
          <w:i/>
        </w:rPr>
        <w:t xml:space="preserve"> </w:t>
      </w:r>
      <w:r w:rsidR="006029C1">
        <w:lastRenderedPageBreak/>
        <w:t>dengan menekan tombol tanda tanya pada halaman jenis musim</w:t>
      </w:r>
      <w:r w:rsidR="001534B4">
        <w:t>,</w:t>
      </w:r>
      <w:r w:rsidR="006029C1">
        <w:t xml:space="preserve"> seperti yang terdapat pada gambar 10.a.</w:t>
      </w:r>
    </w:p>
    <w:p w:rsidR="0042081F" w:rsidRDefault="0012012F" w:rsidP="0042081F">
      <w:pPr>
        <w:pStyle w:val="Subjudul"/>
        <w:numPr>
          <w:ilvl w:val="0"/>
          <w:numId w:val="0"/>
        </w:numPr>
        <w:ind w:left="709"/>
        <w:rPr>
          <w:b w:val="0"/>
        </w:rPr>
      </w:pPr>
      <w:r>
        <w:rPr>
          <w:b w:val="0"/>
        </w:rPr>
        <w:drawing>
          <wp:inline distT="0" distB="0" distL="0" distR="0" wp14:anchorId="4250DA33" wp14:editId="32CFA714">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34967DB" wp14:editId="1222223D">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4132DD" w:rsidRDefault="002A6483" w:rsidP="001F624F">
      <w:pPr>
        <w:pStyle w:val="Subjudul"/>
        <w:numPr>
          <w:ilvl w:val="0"/>
          <w:numId w:val="0"/>
        </w:numPr>
        <w:ind w:left="709"/>
        <w:rPr>
          <w:b w:val="0"/>
        </w:rPr>
      </w:pPr>
      <w:r>
        <w:rPr>
          <w:b w:val="0"/>
        </w:rPr>
        <w:drawing>
          <wp:inline distT="0" distB="0" distL="0" distR="0" wp14:anchorId="4288444B" wp14:editId="00B0CBB0">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1982DBA2" wp14:editId="4C308E46">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puzzle</w:t>
      </w:r>
      <w:r w:rsidR="001F624F">
        <w:rPr>
          <w:b w:val="0"/>
        </w:rPr>
        <w:tab/>
      </w:r>
      <w:r w:rsidR="001F624F">
        <w:rPr>
          <w:b w:val="0"/>
        </w:rPr>
        <w:tab/>
      </w:r>
      <w:r w:rsidR="001F624F">
        <w:rPr>
          <w:b w:val="0"/>
        </w:rPr>
        <w:tab/>
        <w:t>d. Cara main 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game 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7DCEF026" wp14:editId="06DFECCD">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78C25D9" wp14:editId="3694EA92">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Pr="004A712D" w:rsidRDefault="00F20366" w:rsidP="00F20366">
      <w:pPr>
        <w:pStyle w:val="Subjudul"/>
        <w:numPr>
          <w:ilvl w:val="0"/>
          <w:numId w:val="0"/>
        </w:numPr>
        <w:ind w:left="709"/>
        <w:jc w:val="center"/>
        <w:rPr>
          <w:b w:val="0"/>
        </w:rPr>
      </w:pPr>
      <w:r>
        <w:rPr>
          <w:b w:val="0"/>
        </w:rPr>
        <w:t>Gambar 12. Halaman materi</w:t>
      </w: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lastRenderedPageBreak/>
        <w:tab/>
      </w:r>
      <w:r>
        <w:rPr>
          <w:b w:val="0"/>
        </w:rPr>
        <w:drawing>
          <wp:inline distT="0" distB="0" distL="0" distR="0" wp14:anchorId="09F7BCBB" wp14:editId="001015AC">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41C22C2" wp14:editId="466E1397">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384504">
        <w:rPr>
          <w:b w:val="0"/>
        </w:rPr>
        <w:t>Tampilan informasi kuis</w:t>
      </w:r>
      <w:r w:rsidR="00384504">
        <w:rPr>
          <w:b w:val="0"/>
        </w:rPr>
        <w:tab/>
      </w:r>
      <w:r w:rsidR="00384504">
        <w:rPr>
          <w:b w:val="0"/>
        </w:rPr>
        <w:tab/>
      </w:r>
      <w:r w:rsidR="00384504">
        <w:rPr>
          <w:b w:val="0"/>
        </w:rPr>
        <w:tab/>
      </w:r>
      <w:r w:rsidR="00384504">
        <w:rPr>
          <w:b w:val="0"/>
        </w:rPr>
        <w:tab/>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07F26850" wp14:editId="799867E7">
            <wp:extent cx="2520000" cy="14175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783EE7" w:rsidRPr="007D6321" w:rsidRDefault="00783EE7" w:rsidP="008F35D2">
      <w:pPr>
        <w:pStyle w:val="Subjudul"/>
        <w:numPr>
          <w:ilvl w:val="0"/>
          <w:numId w:val="0"/>
        </w:numPr>
        <w:ind w:left="709" w:firstLine="425"/>
        <w:jc w:val="center"/>
        <w:rPr>
          <w:b w:val="0"/>
        </w:rPr>
      </w:pPr>
      <w:r>
        <w:rPr>
          <w:b w:val="0"/>
        </w:rPr>
        <w:t>Gambar 14. Halaman kuis</w:t>
      </w:r>
    </w:p>
    <w:p w:rsidR="00AA4CA7" w:rsidRDefault="00AA4CA7" w:rsidP="00D42841">
      <w:pPr>
        <w:pStyle w:val="Subjudul"/>
        <w:numPr>
          <w:ilvl w:val="0"/>
          <w:numId w:val="7"/>
        </w:numPr>
        <w:ind w:left="851" w:hanging="567"/>
      </w:pPr>
      <w:r>
        <w:t>Menu pengaturan</w:t>
      </w:r>
    </w:p>
    <w:p w:rsidR="00AA4CA7" w:rsidRDefault="00B016AC" w:rsidP="003E65E5">
      <w:pPr>
        <w:ind w:left="284"/>
        <w:rPr>
          <w:b/>
        </w:rPr>
      </w:pPr>
      <w:r>
        <w:t xml:space="preserve">Tampilan menu pengaturan bisa dilihat pada gambar 15. Pada menu ini pengguna bisa mengatur </w:t>
      </w:r>
      <w:r w:rsidRPr="001F4020">
        <w:rPr>
          <w:i/>
        </w:rPr>
        <w:t>game</w:t>
      </w:r>
      <w:r w:rsidR="001F4020">
        <w:t>. S</w:t>
      </w:r>
      <w:r>
        <w:t xml:space="preserve">eperti mematikan musik atau efek suara dalam </w:t>
      </w:r>
      <w:r w:rsidRPr="001F4020">
        <w:rPr>
          <w:i/>
        </w:rPr>
        <w:t>game</w:t>
      </w:r>
      <w:r>
        <w:t xml:space="preserve"> dan me-</w:t>
      </w:r>
      <w:r>
        <w:rPr>
          <w:i/>
        </w:rPr>
        <w:t xml:space="preserve">reset </w:t>
      </w:r>
      <w:r>
        <w:t>data game agar semua level kembali terkunci.</w:t>
      </w:r>
    </w:p>
    <w:p w:rsidR="006465C3" w:rsidRDefault="006465C3" w:rsidP="006465C3">
      <w:pPr>
        <w:pStyle w:val="Subjudul"/>
        <w:numPr>
          <w:ilvl w:val="0"/>
          <w:numId w:val="0"/>
        </w:numPr>
        <w:ind w:left="709" w:firstLine="425"/>
        <w:jc w:val="center"/>
        <w:rPr>
          <w:b w:val="0"/>
        </w:rPr>
      </w:pPr>
      <w:r>
        <w:rPr>
          <w:b w:val="0"/>
        </w:rPr>
        <w:drawing>
          <wp:inline distT="0" distB="0" distL="0" distR="0" wp14:anchorId="66D6F483" wp14:editId="5F6F3F7F">
            <wp:extent cx="2520000" cy="1417587"/>
            <wp:effectExtent l="76200" t="76200" r="128270" b="1257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pengatur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465C3" w:rsidRDefault="00372756" w:rsidP="001625B0">
      <w:pPr>
        <w:pStyle w:val="Subjudul"/>
        <w:numPr>
          <w:ilvl w:val="0"/>
          <w:numId w:val="0"/>
        </w:numPr>
        <w:ind w:left="709" w:firstLine="425"/>
        <w:jc w:val="center"/>
        <w:rPr>
          <w:b w:val="0"/>
        </w:rPr>
      </w:pPr>
      <w:r>
        <w:rPr>
          <w:b w:val="0"/>
        </w:rPr>
        <w:t>Gambar 15. Menu pengaturan</w:t>
      </w:r>
    </w:p>
    <w:p w:rsidR="009E4BB2" w:rsidRDefault="009E4BB2" w:rsidP="001625B0">
      <w:pPr>
        <w:pStyle w:val="Subjudul"/>
        <w:numPr>
          <w:ilvl w:val="0"/>
          <w:numId w:val="0"/>
        </w:numPr>
        <w:ind w:left="709" w:firstLine="425"/>
        <w:jc w:val="center"/>
        <w:rPr>
          <w:b w:val="0"/>
        </w:rPr>
      </w:pPr>
    </w:p>
    <w:p w:rsidR="009E4BB2" w:rsidRDefault="009E4BB2" w:rsidP="001625B0">
      <w:pPr>
        <w:pStyle w:val="Subjudul"/>
        <w:numPr>
          <w:ilvl w:val="0"/>
          <w:numId w:val="0"/>
        </w:numPr>
        <w:ind w:left="709" w:firstLine="425"/>
        <w:jc w:val="center"/>
        <w:rPr>
          <w:b w:val="0"/>
        </w:rPr>
      </w:pPr>
    </w:p>
    <w:p w:rsidR="000E2D38" w:rsidRPr="00B016AC" w:rsidRDefault="000E2D38" w:rsidP="001625B0">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lastRenderedPageBreak/>
        <w:t>Pengujian</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blackbox bertujuan untuk mengetahui dan menguji fungsi dari fitur fitur yang ada dalam </w:t>
      </w:r>
      <w:r w:rsidR="009C09D8" w:rsidRPr="009C09D8">
        <w:rPr>
          <w:i/>
        </w:rPr>
        <w:t>game</w:t>
      </w:r>
      <w:r w:rsidRPr="006A4C0B">
        <w:t xml:space="preserve"> edukasi, apakah sudah sesuai dengan yang diharapkan atau belum, u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Look w:val="04A0" w:firstRow="1" w:lastRow="0" w:firstColumn="1" w:lastColumn="0" w:noHBand="0" w:noVBand="1"/>
      </w:tblPr>
      <w:tblGrid>
        <w:gridCol w:w="1523"/>
        <w:gridCol w:w="1420"/>
        <w:gridCol w:w="1558"/>
        <w:gridCol w:w="3311"/>
        <w:gridCol w:w="1431"/>
      </w:tblGrid>
      <w:tr w:rsidR="00EE2105" w:rsidTr="006D3CC0">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EE2105" w:rsidTr="004F1414">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EE2105" w:rsidRPr="000D3ADD" w:rsidRDefault="00EE2105" w:rsidP="00A408ED">
            <w:pPr>
              <w:spacing w:after="0"/>
              <w:ind w:firstLine="0"/>
              <w:jc w:val="left"/>
            </w:pPr>
            <w:r>
              <w:t>Pilih jenis musim</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0B0B02" w:rsidRPr="000D3ADD" w:rsidRDefault="000B0B02"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0B0B02" w:rsidRPr="000D3ADD" w:rsidRDefault="000B0B02" w:rsidP="00A408ED">
            <w:pPr>
              <w:spacing w:after="0"/>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0B0B02" w:rsidRDefault="000B0B02" w:rsidP="00A408ED">
            <w:pPr>
              <w:spacing w:after="0"/>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0B0B02" w:rsidRDefault="000B0B02" w:rsidP="00A408ED">
            <w:pPr>
              <w:spacing w:after="0"/>
              <w:ind w:firstLine="0"/>
              <w:jc w:val="left"/>
              <w:rPr>
                <w:sz w:val="22"/>
                <w:szCs w:val="22"/>
              </w:rPr>
            </w:pPr>
            <w:r>
              <w:rPr>
                <w:sz w:val="22"/>
                <w:szCs w:val="22"/>
              </w:rPr>
              <w:t>Pilih tombol ulang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A408E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A408ED">
            <w:pPr>
              <w:spacing w:after="0"/>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efek suara</w:t>
            </w:r>
          </w:p>
        </w:tc>
        <w:tc>
          <w:tcPr>
            <w:tcW w:w="843" w:type="pct"/>
            <w:vAlign w:val="center"/>
          </w:tcPr>
          <w:p w:rsidR="000B0B02" w:rsidRDefault="000B0B02" w:rsidP="00A408ED">
            <w:pPr>
              <w:spacing w:after="0"/>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sik</w:t>
            </w:r>
          </w:p>
        </w:tc>
        <w:tc>
          <w:tcPr>
            <w:tcW w:w="843" w:type="pct"/>
            <w:vAlign w:val="center"/>
          </w:tcPr>
          <w:p w:rsidR="000B0B02" w:rsidRDefault="000B0B02" w:rsidP="00A408ED">
            <w:pPr>
              <w:spacing w:after="0"/>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0B0B02" w:rsidRDefault="000B0B02" w:rsidP="00A408ED">
            <w:pPr>
              <w:spacing w:after="0"/>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5000" w:type="pct"/>
        <w:tblLook w:val="04A0" w:firstRow="1" w:lastRow="0" w:firstColumn="1" w:lastColumn="0" w:noHBand="0" w:noVBand="1"/>
      </w:tblPr>
      <w:tblGrid>
        <w:gridCol w:w="696"/>
        <w:gridCol w:w="1953"/>
        <w:gridCol w:w="3516"/>
        <w:gridCol w:w="3078"/>
      </w:tblGrid>
      <w:tr w:rsidR="003359AE" w:rsidTr="006A2E10">
        <w:tc>
          <w:tcPr>
            <w:tcW w:w="37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105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1902"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1665"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663365">
        <w:trPr>
          <w:trHeight w:val="567"/>
        </w:trPr>
        <w:tc>
          <w:tcPr>
            <w:tcW w:w="376" w:type="pct"/>
            <w:tcBorders>
              <w:top w:val="single" w:sz="18" w:space="0" w:color="auto"/>
            </w:tcBorders>
            <w:vAlign w:val="center"/>
          </w:tcPr>
          <w:p w:rsidR="007B4F9A" w:rsidRDefault="003F5D4B" w:rsidP="00663365">
            <w:pPr>
              <w:pStyle w:val="Subjudul"/>
              <w:numPr>
                <w:ilvl w:val="0"/>
                <w:numId w:val="0"/>
              </w:numPr>
              <w:spacing w:after="0"/>
              <w:jc w:val="center"/>
              <w:rPr>
                <w:b w:val="0"/>
              </w:rPr>
            </w:pPr>
            <w:r>
              <w:rPr>
                <w:b w:val="0"/>
              </w:rPr>
              <w:t>1</w:t>
            </w:r>
          </w:p>
        </w:tc>
        <w:tc>
          <w:tcPr>
            <w:tcW w:w="1056" w:type="pct"/>
            <w:tcBorders>
              <w:top w:val="single" w:sz="18" w:space="0" w:color="auto"/>
            </w:tcBorders>
            <w:vAlign w:val="center"/>
          </w:tcPr>
          <w:p w:rsidR="007B4F9A" w:rsidRDefault="003F5D4B" w:rsidP="001078DC">
            <w:pPr>
              <w:pStyle w:val="Subjudul"/>
              <w:numPr>
                <w:ilvl w:val="0"/>
                <w:numId w:val="0"/>
              </w:numPr>
              <w:spacing w:after="0"/>
              <w:jc w:val="center"/>
              <w:rPr>
                <w:b w:val="0"/>
              </w:rPr>
            </w:pPr>
            <w:r>
              <w:rPr>
                <w:b w:val="0"/>
              </w:rPr>
              <w:t>Redmi 3 Pro</w:t>
            </w:r>
          </w:p>
        </w:tc>
        <w:tc>
          <w:tcPr>
            <w:tcW w:w="1902" w:type="pct"/>
            <w:tcBorders>
              <w:top w:val="single" w:sz="18" w:space="0" w:color="auto"/>
            </w:tcBorders>
            <w:vAlign w:val="center"/>
          </w:tcPr>
          <w:p w:rsidR="007B4F9A" w:rsidRDefault="004B7931" w:rsidP="0036039B">
            <w:pPr>
              <w:pStyle w:val="Subjudul"/>
              <w:numPr>
                <w:ilvl w:val="0"/>
                <w:numId w:val="0"/>
              </w:numPr>
              <w:spacing w:after="0"/>
              <w:jc w:val="center"/>
              <w:rPr>
                <w:b w:val="0"/>
              </w:rPr>
            </w:pPr>
            <w:r>
              <w:rPr>
                <w:b w:val="0"/>
              </w:rPr>
              <w:t xml:space="preserve">RAM 3GB, </w:t>
            </w:r>
            <w:r w:rsidR="0036039B" w:rsidRPr="0036039B">
              <w:rPr>
                <w:b w:val="0"/>
              </w:rPr>
              <w:t xml:space="preserve">Chipset </w:t>
            </w:r>
            <w:r w:rsidR="0036039B">
              <w:rPr>
                <w:b w:val="0"/>
              </w:rPr>
              <w:t>Snapdragon 616</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1665" w:type="pct"/>
            <w:tcBorders>
              <w:top w:val="single" w:sz="18" w:space="0" w:color="auto"/>
            </w:tcBorders>
            <w:vAlign w:val="center"/>
          </w:tcPr>
          <w:p w:rsidR="007B4F9A" w:rsidRDefault="001161B6" w:rsidP="001078DC">
            <w:pPr>
              <w:pStyle w:val="Subjudul"/>
              <w:numPr>
                <w:ilvl w:val="0"/>
                <w:numId w:val="0"/>
              </w:numPr>
              <w:spacing w:after="0"/>
              <w:jc w:val="center"/>
              <w:rPr>
                <w:b w:val="0"/>
              </w:rPr>
            </w:pPr>
            <w:r>
              <w:rPr>
                <w:b w:val="0"/>
              </w:rPr>
              <w:t>Berjalan dengan baik</w:t>
            </w:r>
          </w:p>
        </w:tc>
      </w:tr>
      <w:tr w:rsidR="006A2E10" w:rsidTr="00663365">
        <w:trPr>
          <w:trHeight w:val="567"/>
        </w:trPr>
        <w:tc>
          <w:tcPr>
            <w:tcW w:w="376" w:type="pct"/>
          </w:tcPr>
          <w:p w:rsidR="007B4F9A" w:rsidRDefault="003F5D4B" w:rsidP="00283C2C">
            <w:pPr>
              <w:pStyle w:val="Subjudul"/>
              <w:numPr>
                <w:ilvl w:val="0"/>
                <w:numId w:val="0"/>
              </w:numPr>
              <w:spacing w:after="0"/>
              <w:jc w:val="center"/>
              <w:rPr>
                <w:b w:val="0"/>
              </w:rPr>
            </w:pPr>
            <w:r>
              <w:rPr>
                <w:b w:val="0"/>
              </w:rPr>
              <w:t>2</w:t>
            </w:r>
          </w:p>
        </w:tc>
        <w:tc>
          <w:tcPr>
            <w:tcW w:w="1056" w:type="pct"/>
            <w:vAlign w:val="center"/>
          </w:tcPr>
          <w:p w:rsidR="007B4F9A" w:rsidRDefault="0091075A" w:rsidP="001078DC">
            <w:pPr>
              <w:pStyle w:val="Subjudul"/>
              <w:numPr>
                <w:ilvl w:val="0"/>
                <w:numId w:val="0"/>
              </w:numPr>
              <w:spacing w:after="0"/>
              <w:jc w:val="center"/>
              <w:rPr>
                <w:b w:val="0"/>
              </w:rPr>
            </w:pPr>
            <w:r>
              <w:rPr>
                <w:b w:val="0"/>
              </w:rPr>
              <w:t>Redmi Note 3 Pro</w:t>
            </w:r>
          </w:p>
        </w:tc>
        <w:tc>
          <w:tcPr>
            <w:tcW w:w="1902" w:type="pct"/>
            <w:vAlign w:val="center"/>
          </w:tcPr>
          <w:p w:rsidR="007B4F9A" w:rsidRDefault="008713B8" w:rsidP="001E4D40">
            <w:pPr>
              <w:pStyle w:val="Subjudul"/>
              <w:numPr>
                <w:ilvl w:val="0"/>
                <w:numId w:val="0"/>
              </w:numPr>
              <w:spacing w:after="0"/>
              <w:jc w:val="center"/>
              <w:rPr>
                <w:b w:val="0"/>
              </w:rPr>
            </w:pPr>
            <w:r>
              <w:rPr>
                <w:b w:val="0"/>
              </w:rPr>
              <w:t xml:space="preserve">RAM 2GB, </w:t>
            </w:r>
            <w:r w:rsidR="0036039B" w:rsidRPr="0036039B">
              <w:rPr>
                <w:b w:val="0"/>
              </w:rPr>
              <w:t xml:space="preserve">Chipset </w:t>
            </w:r>
            <w:r w:rsidR="0036039B">
              <w:rPr>
                <w:b w:val="0"/>
              </w:rPr>
              <w:t>Snapdragon 650</w:t>
            </w:r>
            <w:r>
              <w:rPr>
                <w:b w:val="0"/>
              </w:rPr>
              <w:t xml:space="preserve">, Resolusi layar </w:t>
            </w:r>
            <w:r w:rsidR="001E4D40">
              <w:rPr>
                <w:b w:val="0"/>
              </w:rPr>
              <w:t>1080</w:t>
            </w:r>
            <w:r>
              <w:rPr>
                <w:b w:val="0"/>
              </w:rPr>
              <w:t xml:space="preserve"> x</w:t>
            </w:r>
            <w:r w:rsidR="001E4D40">
              <w:rPr>
                <w:b w:val="0"/>
              </w:rPr>
              <w:t xml:space="preserve"> 1920</w:t>
            </w:r>
          </w:p>
        </w:tc>
        <w:tc>
          <w:tcPr>
            <w:tcW w:w="1665" w:type="pct"/>
            <w:vAlign w:val="center"/>
          </w:tcPr>
          <w:p w:rsidR="007B4F9A" w:rsidRDefault="00FC1AE8" w:rsidP="001078DC">
            <w:pPr>
              <w:pStyle w:val="Subjudul"/>
              <w:numPr>
                <w:ilvl w:val="0"/>
                <w:numId w:val="0"/>
              </w:numPr>
              <w:spacing w:after="0"/>
              <w:jc w:val="center"/>
              <w:rPr>
                <w:b w:val="0"/>
              </w:rPr>
            </w:pPr>
            <w:r>
              <w:rPr>
                <w:b w:val="0"/>
              </w:rPr>
              <w:t>Berjalan dengan baik</w:t>
            </w:r>
          </w:p>
        </w:tc>
      </w:tr>
      <w:tr w:rsidR="006A2E10" w:rsidTr="00663365">
        <w:trPr>
          <w:trHeight w:val="567"/>
        </w:trPr>
        <w:tc>
          <w:tcPr>
            <w:tcW w:w="376" w:type="pct"/>
          </w:tcPr>
          <w:p w:rsidR="007B4F9A" w:rsidRDefault="003F5D4B" w:rsidP="00283C2C">
            <w:pPr>
              <w:pStyle w:val="Subjudul"/>
              <w:numPr>
                <w:ilvl w:val="0"/>
                <w:numId w:val="0"/>
              </w:numPr>
              <w:spacing w:after="0"/>
              <w:jc w:val="center"/>
              <w:rPr>
                <w:b w:val="0"/>
              </w:rPr>
            </w:pPr>
            <w:r>
              <w:rPr>
                <w:b w:val="0"/>
              </w:rPr>
              <w:t>3</w:t>
            </w:r>
          </w:p>
        </w:tc>
        <w:tc>
          <w:tcPr>
            <w:tcW w:w="1056" w:type="pct"/>
            <w:vAlign w:val="center"/>
          </w:tcPr>
          <w:p w:rsidR="007B4F9A" w:rsidRDefault="001E4D40" w:rsidP="001078DC">
            <w:pPr>
              <w:pStyle w:val="Subjudul"/>
              <w:numPr>
                <w:ilvl w:val="0"/>
                <w:numId w:val="0"/>
              </w:numPr>
              <w:spacing w:after="0"/>
              <w:jc w:val="center"/>
              <w:rPr>
                <w:b w:val="0"/>
              </w:rPr>
            </w:pPr>
            <w:r>
              <w:rPr>
                <w:b w:val="0"/>
              </w:rPr>
              <w:t>Redmi Note 5 Pro</w:t>
            </w:r>
          </w:p>
        </w:tc>
        <w:tc>
          <w:tcPr>
            <w:tcW w:w="1902" w:type="pct"/>
            <w:vAlign w:val="center"/>
          </w:tcPr>
          <w:p w:rsidR="007B4F9A" w:rsidRDefault="001E4D40" w:rsidP="001078DC">
            <w:pPr>
              <w:pStyle w:val="Subjudul"/>
              <w:numPr>
                <w:ilvl w:val="0"/>
                <w:numId w:val="0"/>
              </w:numPr>
              <w:spacing w:after="0"/>
              <w:jc w:val="center"/>
              <w:rPr>
                <w:b w:val="0"/>
              </w:rPr>
            </w:pPr>
            <w:r>
              <w:rPr>
                <w:b w:val="0"/>
              </w:rPr>
              <w:t xml:space="preserve">RAM 3GB, </w:t>
            </w:r>
            <w:r w:rsidR="00692E79" w:rsidRPr="0036039B">
              <w:rPr>
                <w:b w:val="0"/>
              </w:rPr>
              <w:t xml:space="preserve">Chipset </w:t>
            </w:r>
            <w:r w:rsidR="00692E79">
              <w:rPr>
                <w:b w:val="0"/>
              </w:rPr>
              <w:t>Snapdragon 636</w:t>
            </w:r>
            <w:r>
              <w:rPr>
                <w:b w:val="0"/>
              </w:rPr>
              <w:t>, Resolusi layar 1080 X 2160</w:t>
            </w:r>
          </w:p>
        </w:tc>
        <w:tc>
          <w:tcPr>
            <w:tcW w:w="1665" w:type="pct"/>
            <w:vAlign w:val="center"/>
          </w:tcPr>
          <w:p w:rsidR="007B4F9A" w:rsidRDefault="00C87458" w:rsidP="001078DC">
            <w:pPr>
              <w:pStyle w:val="Subjudul"/>
              <w:numPr>
                <w:ilvl w:val="0"/>
                <w:numId w:val="0"/>
              </w:numPr>
              <w:spacing w:after="0"/>
              <w:jc w:val="center"/>
              <w:rPr>
                <w:b w:val="0"/>
              </w:rPr>
            </w:pPr>
            <w:r>
              <w:rPr>
                <w:b w:val="0"/>
              </w:rPr>
              <w:t>Berjalan dengan baik</w:t>
            </w:r>
          </w:p>
        </w:tc>
      </w:tr>
    </w:tbl>
    <w:p w:rsidR="0097600C" w:rsidRDefault="0097600C" w:rsidP="006B3930">
      <w:pPr>
        <w:pStyle w:val="Subjudul"/>
        <w:numPr>
          <w:ilvl w:val="0"/>
          <w:numId w:val="0"/>
        </w:numPr>
        <w:ind w:left="284" w:firstLine="426"/>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RAM, Chipset dan R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Pengujian kuisioner</w:t>
      </w:r>
    </w:p>
    <w:p w:rsidR="00164971" w:rsidRDefault="00164971" w:rsidP="00164971">
      <w:pPr>
        <w:ind w:left="284"/>
      </w:pPr>
      <w:r>
        <w:t xml:space="preserve">Pengujian dilakukan kepada siswa kelas III SD Negeri 02 Gonilan dengan cara mendemokan </w:t>
      </w:r>
      <w:r>
        <w:rPr>
          <w:i/>
        </w:rPr>
        <w:t xml:space="preserve">game </w:t>
      </w:r>
      <w:r>
        <w:t xml:space="preserve">secara langsaung di depan kelas. Setelah mendemokan </w:t>
      </w:r>
      <w:r>
        <w:rPr>
          <w:i/>
        </w:rPr>
        <w:t xml:space="preserve">game </w:t>
      </w:r>
      <w:r>
        <w:t xml:space="preserve">didepan kelas, guru dan siswa diminta mencoba </w:t>
      </w:r>
      <w:r>
        <w:rPr>
          <w:i/>
        </w:rPr>
        <w:t xml:space="preserve">game </w:t>
      </w:r>
      <w:r>
        <w:t xml:space="preserve">secara langsung kemudian diberikan kuisioner untuk menilai </w:t>
      </w:r>
      <w:r>
        <w:rPr>
          <w:i/>
        </w:rPr>
        <w:t xml:space="preserve">game </w:t>
      </w:r>
      <w:r>
        <w:t>yang telah dicoba. Jumlah responden berjumlah 30 siswa dan 1 guru kelas III. Hasil pengujian kuisioner dapat dilihat pada tabel</w:t>
      </w:r>
      <w:r>
        <w:rPr>
          <w:b/>
        </w:rPr>
        <w:t xml:space="preserve"> </w:t>
      </w:r>
      <w:r>
        <w:t>4 dan 5.</w:t>
      </w:r>
    </w:p>
    <w:p w:rsidR="00164971" w:rsidRDefault="00164971" w:rsidP="00164971">
      <w:pPr>
        <w:ind w:left="284" w:firstLine="0"/>
      </w:pPr>
      <w:r>
        <w:t>Data yang didapat dari kuisioner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164971">
      <w:pPr>
        <w:ind w:left="284" w:firstLine="0"/>
        <w:jc w:val="left"/>
        <w:rPr>
          <w:rFonts w:eastAsiaTheme="minorEastAsia"/>
        </w:rPr>
      </w:pPr>
      <w:r>
        <w:rPr>
          <w:rFonts w:eastAsiaTheme="minorEastAsia"/>
        </w:rPr>
        <w:t xml:space="preserve">Pada penelitian ini jumlah responden adalah 31 orang, oleh karena itu nilai maksimal adalah 151,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31 x 5 )</w:t>
      </w:r>
      <w:r>
        <w:rPr>
          <w:rFonts w:eastAsiaTheme="minorEastAsia"/>
        </w:rPr>
        <w:t>.</w:t>
      </w:r>
    </w:p>
    <w:p w:rsidR="00164971" w:rsidRDefault="00164971" w:rsidP="00164971">
      <w:pPr>
        <w:ind w:left="284" w:firstLine="0"/>
        <w:jc w:val="left"/>
        <w:rPr>
          <w:rFonts w:eastAsiaTheme="minorEastAsia"/>
        </w:rPr>
      </w:pPr>
    </w:p>
    <w:p w:rsidR="00164971" w:rsidRDefault="00164971" w:rsidP="00164971">
      <w:pPr>
        <w:ind w:left="284" w:firstLine="0"/>
        <w:jc w:val="center"/>
        <w:rPr>
          <w:rFonts w:eastAsiaTheme="minorEastAsia"/>
        </w:rPr>
      </w:pPr>
      <w:r>
        <w:rPr>
          <w:rFonts w:eastAsiaTheme="minorEastAsia"/>
        </w:rPr>
        <w:t>Tabel 4. Hasil kuisioner guru dan siswa kelas III</w:t>
      </w:r>
    </w:p>
    <w:tbl>
      <w:tblPr>
        <w:tblStyle w:val="TableGrid"/>
        <w:tblW w:w="5000" w:type="pct"/>
        <w:tblLook w:val="04A0" w:firstRow="1" w:lastRow="0" w:firstColumn="1" w:lastColumn="0" w:noHBand="0" w:noVBand="1"/>
      </w:tblPr>
      <w:tblGrid>
        <w:gridCol w:w="603"/>
        <w:gridCol w:w="1690"/>
        <w:gridCol w:w="763"/>
        <w:gridCol w:w="630"/>
        <w:gridCol w:w="670"/>
        <w:gridCol w:w="776"/>
        <w:gridCol w:w="910"/>
        <w:gridCol w:w="1587"/>
        <w:gridCol w:w="1614"/>
      </w:tblGrid>
      <w:tr w:rsidR="00164971" w:rsidTr="005F17C7">
        <w:trPr>
          <w:trHeight w:val="397"/>
        </w:trPr>
        <w:tc>
          <w:tcPr>
            <w:tcW w:w="5000" w:type="pct"/>
            <w:gridSpan w:val="9"/>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Jumlah jawaban</w:t>
            </w:r>
          </w:p>
        </w:tc>
      </w:tr>
      <w:tr w:rsidR="00164971" w:rsidTr="005F17C7">
        <w:trPr>
          <w:trHeight w:val="397"/>
        </w:trPr>
        <w:tc>
          <w:tcPr>
            <w:tcW w:w="387"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o</w:t>
            </w:r>
          </w:p>
        </w:tc>
        <w:tc>
          <w:tcPr>
            <w:tcW w:w="975"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tanyaan</w:t>
            </w:r>
          </w:p>
        </w:tc>
        <w:tc>
          <w:tcPr>
            <w:tcW w:w="367"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S(5)</w:t>
            </w:r>
          </w:p>
        </w:tc>
        <w:tc>
          <w:tcPr>
            <w:tcW w:w="266"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4)</w:t>
            </w:r>
          </w:p>
        </w:tc>
        <w:tc>
          <w:tcPr>
            <w:tcW w:w="296"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3)</w:t>
            </w:r>
          </w:p>
        </w:tc>
        <w:tc>
          <w:tcPr>
            <w:tcW w:w="378"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S(2)</w:t>
            </w:r>
          </w:p>
        </w:tc>
        <w:tc>
          <w:tcPr>
            <w:tcW w:w="479"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TS(1)</w:t>
            </w:r>
          </w:p>
        </w:tc>
        <w:tc>
          <w:tcPr>
            <w:tcW w:w="919"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otal nilai</w:t>
            </w:r>
          </w:p>
        </w:tc>
        <w:tc>
          <w:tcPr>
            <w:tcW w:w="933"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sentase</w:t>
            </w:r>
          </w:p>
        </w:tc>
      </w:tr>
      <w:tr w:rsidR="00164971" w:rsidTr="005F17C7">
        <w:trPr>
          <w:trHeight w:val="397"/>
        </w:trPr>
        <w:tc>
          <w:tcPr>
            <w:tcW w:w="387"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1</w:t>
            </w:r>
          </w:p>
        </w:tc>
        <w:tc>
          <w:tcPr>
            <w:tcW w:w="975"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1</w:t>
            </w:r>
          </w:p>
        </w:tc>
        <w:tc>
          <w:tcPr>
            <w:tcW w:w="367"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2</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2</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3</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3</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4</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4</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5</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5</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6</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6</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7</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7</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4067" w:type="pct"/>
            <w:gridSpan w:val="8"/>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Nilai rata-rata persentase</w:t>
            </w: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bl>
    <w:p w:rsidR="00164971" w:rsidRDefault="00164971" w:rsidP="00164971">
      <w:pPr>
        <w:ind w:left="284" w:firstLine="0"/>
        <w:jc w:val="center"/>
        <w:rPr>
          <w:rFonts w:eastAsiaTheme="minorEastAsia"/>
        </w:rPr>
      </w:pPr>
    </w:p>
    <w:p w:rsidR="00EB7B46" w:rsidRDefault="00164971" w:rsidP="00EB7B46">
      <w:pPr>
        <w:ind w:left="284" w:firstLine="0"/>
        <w:jc w:val="left"/>
        <w:rPr>
          <w:rFonts w:eastAsiaTheme="minorEastAsia"/>
        </w:rPr>
      </w:pPr>
      <w:r>
        <w:rPr>
          <w:rFonts w:eastAsiaTheme="minorEastAsia"/>
        </w:rPr>
        <w:t>Berdasarkan tabel 4 diatas bla bla . . .</w:t>
      </w:r>
    </w:p>
    <w:p w:rsidR="00164971" w:rsidRDefault="00164971" w:rsidP="00EB7B46">
      <w:pPr>
        <w:pStyle w:val="Subjudul"/>
        <w:rPr>
          <w:rFonts w:eastAsiaTheme="minorEastAsia"/>
        </w:rPr>
      </w:pPr>
      <w:r>
        <w:rPr>
          <w:rFonts w:eastAsiaTheme="minorEastAsia"/>
        </w:rPr>
        <w:t>PENUTUP</w:t>
      </w:r>
    </w:p>
    <w:p w:rsidR="00EE0DE6" w:rsidRPr="00E90FB5" w:rsidRDefault="001D7BA4" w:rsidP="00A43CFE">
      <w:pPr>
        <w:ind w:left="284"/>
        <w:rPr>
          <w:rFonts w:eastAsiaTheme="minorEastAsia"/>
        </w:rPr>
      </w:pPr>
      <w:r>
        <w:rPr>
          <w:rFonts w:eastAsiaTheme="minorEastAsia"/>
        </w:rPr>
        <w:t>Berdasarkan penelitian yang telah dil</w:t>
      </w:r>
      <w:r w:rsidR="00E90FB5">
        <w:rPr>
          <w:rFonts w:eastAsiaTheme="minorEastAsia"/>
        </w:rPr>
        <w:t xml:space="preserve">akukan, dapat disimpulkan bahwa </w:t>
      </w:r>
      <w:r w:rsidR="00E90FB5">
        <w:rPr>
          <w:rFonts w:eastAsiaTheme="minorEastAsia"/>
          <w:i/>
        </w:rPr>
        <w:t xml:space="preserve">game </w:t>
      </w:r>
      <w:r w:rsidR="00E90FB5">
        <w:rPr>
          <w:rFonts w:eastAsiaTheme="minorEastAsia"/>
        </w:rPr>
        <w:t xml:space="preserve">edukasi </w:t>
      </w:r>
      <w:r w:rsidR="00A07961">
        <w:rPr>
          <w:rFonts w:eastAsiaTheme="minorEastAsia"/>
        </w:rPr>
        <w:t>pengenalan iklim dan cuaca</w:t>
      </w:r>
    </w:p>
    <w:p w:rsidR="001D7BA4" w:rsidRPr="00EE0DE6" w:rsidRDefault="001D7BA4" w:rsidP="00A43CFE">
      <w:pPr>
        <w:ind w:left="284"/>
        <w:rPr>
          <w:rFonts w:eastAsiaTheme="minorEastAsia"/>
        </w:rPr>
      </w:pPr>
    </w:p>
    <w:sectPr w:rsidR="001D7BA4" w:rsidRPr="00EE0DE6"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7FA6" w:rsidRDefault="00BA7FA6" w:rsidP="00DD4FB8">
      <w:pPr>
        <w:spacing w:after="0" w:line="240" w:lineRule="auto"/>
      </w:pPr>
      <w:r>
        <w:separator/>
      </w:r>
    </w:p>
  </w:endnote>
  <w:endnote w:type="continuationSeparator" w:id="0">
    <w:p w:rsidR="00BA7FA6" w:rsidRDefault="00BA7FA6"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7FA6" w:rsidRDefault="00BA7FA6" w:rsidP="00DD4FB8">
      <w:pPr>
        <w:spacing w:after="0" w:line="240" w:lineRule="auto"/>
      </w:pPr>
      <w:r>
        <w:separator/>
      </w:r>
    </w:p>
  </w:footnote>
  <w:footnote w:type="continuationSeparator" w:id="0">
    <w:p w:rsidR="00BA7FA6" w:rsidRDefault="00BA7FA6"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1"/>
  </w:num>
  <w:num w:numId="4">
    <w:abstractNumId w:val="6"/>
  </w:num>
  <w:num w:numId="5">
    <w:abstractNumId w:val="13"/>
  </w:num>
  <w:num w:numId="6">
    <w:abstractNumId w:val="2"/>
  </w:num>
  <w:num w:numId="7">
    <w:abstractNumId w:val="5"/>
  </w:num>
  <w:num w:numId="8">
    <w:abstractNumId w:val="7"/>
  </w:num>
  <w:num w:numId="9">
    <w:abstractNumId w:val="4"/>
  </w:num>
  <w:num w:numId="10">
    <w:abstractNumId w:val="9"/>
  </w:num>
  <w:num w:numId="11">
    <w:abstractNumId w:val="0"/>
  </w:num>
  <w:num w:numId="12">
    <w:abstractNumId w:val="8"/>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2865"/>
    <w:rsid w:val="00022B55"/>
    <w:rsid w:val="00023FBF"/>
    <w:rsid w:val="0002681C"/>
    <w:rsid w:val="000271E3"/>
    <w:rsid w:val="00031BFF"/>
    <w:rsid w:val="00031FD6"/>
    <w:rsid w:val="00036723"/>
    <w:rsid w:val="00037702"/>
    <w:rsid w:val="000413DD"/>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374C"/>
    <w:rsid w:val="00064031"/>
    <w:rsid w:val="000650C2"/>
    <w:rsid w:val="000651F3"/>
    <w:rsid w:val="00065B04"/>
    <w:rsid w:val="0007252C"/>
    <w:rsid w:val="00074FCC"/>
    <w:rsid w:val="000823CF"/>
    <w:rsid w:val="00084076"/>
    <w:rsid w:val="0008409B"/>
    <w:rsid w:val="00086164"/>
    <w:rsid w:val="00086285"/>
    <w:rsid w:val="00086B3D"/>
    <w:rsid w:val="00094A17"/>
    <w:rsid w:val="00097080"/>
    <w:rsid w:val="000A1FFF"/>
    <w:rsid w:val="000A44E4"/>
    <w:rsid w:val="000A497D"/>
    <w:rsid w:val="000A69E9"/>
    <w:rsid w:val="000A77F3"/>
    <w:rsid w:val="000A7BE7"/>
    <w:rsid w:val="000B0B02"/>
    <w:rsid w:val="000B2112"/>
    <w:rsid w:val="000B74C8"/>
    <w:rsid w:val="000C3775"/>
    <w:rsid w:val="000C3C86"/>
    <w:rsid w:val="000C3F49"/>
    <w:rsid w:val="000C686C"/>
    <w:rsid w:val="000D0DA9"/>
    <w:rsid w:val="000D12D2"/>
    <w:rsid w:val="000D25F1"/>
    <w:rsid w:val="000D2EDF"/>
    <w:rsid w:val="000D3ADD"/>
    <w:rsid w:val="000D7347"/>
    <w:rsid w:val="000E0D40"/>
    <w:rsid w:val="000E2D38"/>
    <w:rsid w:val="000E3B41"/>
    <w:rsid w:val="000E4B7A"/>
    <w:rsid w:val="000E6205"/>
    <w:rsid w:val="000E6288"/>
    <w:rsid w:val="000F03A9"/>
    <w:rsid w:val="000F340D"/>
    <w:rsid w:val="000F52CE"/>
    <w:rsid w:val="000F5A6A"/>
    <w:rsid w:val="000F5A6E"/>
    <w:rsid w:val="001002EB"/>
    <w:rsid w:val="00102BEC"/>
    <w:rsid w:val="00102F77"/>
    <w:rsid w:val="00103C9E"/>
    <w:rsid w:val="00105D6C"/>
    <w:rsid w:val="001078DC"/>
    <w:rsid w:val="00107D3F"/>
    <w:rsid w:val="00112EE4"/>
    <w:rsid w:val="00113EF5"/>
    <w:rsid w:val="0011429A"/>
    <w:rsid w:val="00114316"/>
    <w:rsid w:val="0011489D"/>
    <w:rsid w:val="0011521E"/>
    <w:rsid w:val="001161B6"/>
    <w:rsid w:val="00116C2D"/>
    <w:rsid w:val="0012012F"/>
    <w:rsid w:val="00122D75"/>
    <w:rsid w:val="0012349A"/>
    <w:rsid w:val="001239BF"/>
    <w:rsid w:val="00123F43"/>
    <w:rsid w:val="00124460"/>
    <w:rsid w:val="00125020"/>
    <w:rsid w:val="00126CA4"/>
    <w:rsid w:val="001331E0"/>
    <w:rsid w:val="001337A1"/>
    <w:rsid w:val="00133AE6"/>
    <w:rsid w:val="00135077"/>
    <w:rsid w:val="001353A6"/>
    <w:rsid w:val="00135485"/>
    <w:rsid w:val="001362A5"/>
    <w:rsid w:val="00141150"/>
    <w:rsid w:val="0014284D"/>
    <w:rsid w:val="00143A11"/>
    <w:rsid w:val="0015097C"/>
    <w:rsid w:val="00152F06"/>
    <w:rsid w:val="001534B4"/>
    <w:rsid w:val="00153F4A"/>
    <w:rsid w:val="00154905"/>
    <w:rsid w:val="00155AB0"/>
    <w:rsid w:val="0015719C"/>
    <w:rsid w:val="00157CE9"/>
    <w:rsid w:val="00160945"/>
    <w:rsid w:val="00160AE3"/>
    <w:rsid w:val="001625B0"/>
    <w:rsid w:val="0016347A"/>
    <w:rsid w:val="001642BE"/>
    <w:rsid w:val="00164971"/>
    <w:rsid w:val="00164DEC"/>
    <w:rsid w:val="00165E0A"/>
    <w:rsid w:val="00166E02"/>
    <w:rsid w:val="001673AB"/>
    <w:rsid w:val="00171CEF"/>
    <w:rsid w:val="0017225A"/>
    <w:rsid w:val="00172724"/>
    <w:rsid w:val="00173482"/>
    <w:rsid w:val="0017614A"/>
    <w:rsid w:val="00180AC8"/>
    <w:rsid w:val="00186E5C"/>
    <w:rsid w:val="00191E18"/>
    <w:rsid w:val="001943B4"/>
    <w:rsid w:val="00195FDE"/>
    <w:rsid w:val="0019738B"/>
    <w:rsid w:val="001A063B"/>
    <w:rsid w:val="001A17CF"/>
    <w:rsid w:val="001A3F51"/>
    <w:rsid w:val="001A7986"/>
    <w:rsid w:val="001B0DE9"/>
    <w:rsid w:val="001B1432"/>
    <w:rsid w:val="001B417C"/>
    <w:rsid w:val="001B4C4D"/>
    <w:rsid w:val="001B505E"/>
    <w:rsid w:val="001B5AA6"/>
    <w:rsid w:val="001C18ED"/>
    <w:rsid w:val="001C3C5A"/>
    <w:rsid w:val="001C6BF2"/>
    <w:rsid w:val="001C7A37"/>
    <w:rsid w:val="001D1832"/>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4020"/>
    <w:rsid w:val="001F4B20"/>
    <w:rsid w:val="001F624F"/>
    <w:rsid w:val="001F699D"/>
    <w:rsid w:val="001F7925"/>
    <w:rsid w:val="00201175"/>
    <w:rsid w:val="002012F9"/>
    <w:rsid w:val="00201688"/>
    <w:rsid w:val="00201A6D"/>
    <w:rsid w:val="00201BAA"/>
    <w:rsid w:val="002034C1"/>
    <w:rsid w:val="00205B28"/>
    <w:rsid w:val="00207270"/>
    <w:rsid w:val="002075CE"/>
    <w:rsid w:val="002077FB"/>
    <w:rsid w:val="00210A5B"/>
    <w:rsid w:val="002110BD"/>
    <w:rsid w:val="0021334F"/>
    <w:rsid w:val="0021377B"/>
    <w:rsid w:val="002161BA"/>
    <w:rsid w:val="002166E1"/>
    <w:rsid w:val="00217F98"/>
    <w:rsid w:val="00220DCA"/>
    <w:rsid w:val="00220FDA"/>
    <w:rsid w:val="00221FCD"/>
    <w:rsid w:val="00222D05"/>
    <w:rsid w:val="00230012"/>
    <w:rsid w:val="0023117A"/>
    <w:rsid w:val="00232F90"/>
    <w:rsid w:val="002342BB"/>
    <w:rsid w:val="0023462A"/>
    <w:rsid w:val="0023539C"/>
    <w:rsid w:val="002421BC"/>
    <w:rsid w:val="0024256C"/>
    <w:rsid w:val="00244004"/>
    <w:rsid w:val="00245811"/>
    <w:rsid w:val="00245E10"/>
    <w:rsid w:val="00246ADA"/>
    <w:rsid w:val="002535CD"/>
    <w:rsid w:val="002551CF"/>
    <w:rsid w:val="0025778C"/>
    <w:rsid w:val="002603FD"/>
    <w:rsid w:val="00262494"/>
    <w:rsid w:val="002665C6"/>
    <w:rsid w:val="002707CA"/>
    <w:rsid w:val="00274B5B"/>
    <w:rsid w:val="0027554D"/>
    <w:rsid w:val="0027559A"/>
    <w:rsid w:val="00280360"/>
    <w:rsid w:val="00283A4E"/>
    <w:rsid w:val="00283C2C"/>
    <w:rsid w:val="00286C21"/>
    <w:rsid w:val="00287C83"/>
    <w:rsid w:val="0029409F"/>
    <w:rsid w:val="00294C18"/>
    <w:rsid w:val="002953A9"/>
    <w:rsid w:val="0029551C"/>
    <w:rsid w:val="002A2998"/>
    <w:rsid w:val="002A6483"/>
    <w:rsid w:val="002A7161"/>
    <w:rsid w:val="002B499C"/>
    <w:rsid w:val="002B5CD1"/>
    <w:rsid w:val="002B6F20"/>
    <w:rsid w:val="002C13D3"/>
    <w:rsid w:val="002C1E2B"/>
    <w:rsid w:val="002C765F"/>
    <w:rsid w:val="002D1A87"/>
    <w:rsid w:val="002D2B76"/>
    <w:rsid w:val="002D2DCB"/>
    <w:rsid w:val="002D5B79"/>
    <w:rsid w:val="002E0327"/>
    <w:rsid w:val="002E0ED4"/>
    <w:rsid w:val="002E242B"/>
    <w:rsid w:val="002E2BB6"/>
    <w:rsid w:val="002E3633"/>
    <w:rsid w:val="002E384D"/>
    <w:rsid w:val="002E40BC"/>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992"/>
    <w:rsid w:val="00320AD6"/>
    <w:rsid w:val="00320CFD"/>
    <w:rsid w:val="00321039"/>
    <w:rsid w:val="0032732C"/>
    <w:rsid w:val="00327AC2"/>
    <w:rsid w:val="00332192"/>
    <w:rsid w:val="0033483E"/>
    <w:rsid w:val="00335136"/>
    <w:rsid w:val="0033543A"/>
    <w:rsid w:val="003358FD"/>
    <w:rsid w:val="003359AE"/>
    <w:rsid w:val="00337148"/>
    <w:rsid w:val="003371C8"/>
    <w:rsid w:val="0034186E"/>
    <w:rsid w:val="00341F3A"/>
    <w:rsid w:val="00342544"/>
    <w:rsid w:val="00342C5B"/>
    <w:rsid w:val="00343911"/>
    <w:rsid w:val="003444E5"/>
    <w:rsid w:val="00346778"/>
    <w:rsid w:val="00346F6C"/>
    <w:rsid w:val="00346FB3"/>
    <w:rsid w:val="00351C13"/>
    <w:rsid w:val="00352A34"/>
    <w:rsid w:val="0035326E"/>
    <w:rsid w:val="003535FE"/>
    <w:rsid w:val="00353F9B"/>
    <w:rsid w:val="003576BB"/>
    <w:rsid w:val="00357F14"/>
    <w:rsid w:val="0036039B"/>
    <w:rsid w:val="003621EA"/>
    <w:rsid w:val="00362924"/>
    <w:rsid w:val="00364F87"/>
    <w:rsid w:val="00365345"/>
    <w:rsid w:val="00372756"/>
    <w:rsid w:val="003766EF"/>
    <w:rsid w:val="00377347"/>
    <w:rsid w:val="00381A01"/>
    <w:rsid w:val="00381DA9"/>
    <w:rsid w:val="00384504"/>
    <w:rsid w:val="00384AC3"/>
    <w:rsid w:val="003852AE"/>
    <w:rsid w:val="00385A99"/>
    <w:rsid w:val="00386AA6"/>
    <w:rsid w:val="00386F04"/>
    <w:rsid w:val="00390F86"/>
    <w:rsid w:val="003910C4"/>
    <w:rsid w:val="00394D70"/>
    <w:rsid w:val="00394F52"/>
    <w:rsid w:val="00395263"/>
    <w:rsid w:val="003952A4"/>
    <w:rsid w:val="00395F6E"/>
    <w:rsid w:val="003A181A"/>
    <w:rsid w:val="003B2D9D"/>
    <w:rsid w:val="003B30EA"/>
    <w:rsid w:val="003B3872"/>
    <w:rsid w:val="003B5800"/>
    <w:rsid w:val="003B5996"/>
    <w:rsid w:val="003B5B8D"/>
    <w:rsid w:val="003C07F0"/>
    <w:rsid w:val="003C0968"/>
    <w:rsid w:val="003C16C8"/>
    <w:rsid w:val="003C19A2"/>
    <w:rsid w:val="003C7047"/>
    <w:rsid w:val="003D19FE"/>
    <w:rsid w:val="003D2493"/>
    <w:rsid w:val="003D28C6"/>
    <w:rsid w:val="003D39B5"/>
    <w:rsid w:val="003D46CF"/>
    <w:rsid w:val="003D57D0"/>
    <w:rsid w:val="003D720E"/>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D4B"/>
    <w:rsid w:val="003F60E3"/>
    <w:rsid w:val="00401B2B"/>
    <w:rsid w:val="00401D35"/>
    <w:rsid w:val="0040249D"/>
    <w:rsid w:val="00402662"/>
    <w:rsid w:val="00405AF8"/>
    <w:rsid w:val="004064B7"/>
    <w:rsid w:val="0041026E"/>
    <w:rsid w:val="004117F6"/>
    <w:rsid w:val="00412C79"/>
    <w:rsid w:val="004132DD"/>
    <w:rsid w:val="004139F4"/>
    <w:rsid w:val="004172DB"/>
    <w:rsid w:val="00417652"/>
    <w:rsid w:val="00417D1D"/>
    <w:rsid w:val="00417FEE"/>
    <w:rsid w:val="0042081F"/>
    <w:rsid w:val="00422EB7"/>
    <w:rsid w:val="004232DE"/>
    <w:rsid w:val="00423D40"/>
    <w:rsid w:val="004300E9"/>
    <w:rsid w:val="00430BCC"/>
    <w:rsid w:val="00431E54"/>
    <w:rsid w:val="00436FB8"/>
    <w:rsid w:val="0043798F"/>
    <w:rsid w:val="004406CB"/>
    <w:rsid w:val="00441CE9"/>
    <w:rsid w:val="00443166"/>
    <w:rsid w:val="0044439E"/>
    <w:rsid w:val="0044458A"/>
    <w:rsid w:val="00447289"/>
    <w:rsid w:val="004474D8"/>
    <w:rsid w:val="00450CF2"/>
    <w:rsid w:val="0045553B"/>
    <w:rsid w:val="00456DD5"/>
    <w:rsid w:val="0046038D"/>
    <w:rsid w:val="0046089B"/>
    <w:rsid w:val="00464F81"/>
    <w:rsid w:val="0046748B"/>
    <w:rsid w:val="004675F0"/>
    <w:rsid w:val="004707D9"/>
    <w:rsid w:val="00470C65"/>
    <w:rsid w:val="00471048"/>
    <w:rsid w:val="00471A16"/>
    <w:rsid w:val="00471FC8"/>
    <w:rsid w:val="0047297F"/>
    <w:rsid w:val="00475222"/>
    <w:rsid w:val="00481F3B"/>
    <w:rsid w:val="004821BC"/>
    <w:rsid w:val="00482F4C"/>
    <w:rsid w:val="00487A72"/>
    <w:rsid w:val="00490D89"/>
    <w:rsid w:val="00494F23"/>
    <w:rsid w:val="00495A94"/>
    <w:rsid w:val="004A17A6"/>
    <w:rsid w:val="004A23BB"/>
    <w:rsid w:val="004A2800"/>
    <w:rsid w:val="004A3BEE"/>
    <w:rsid w:val="004A458F"/>
    <w:rsid w:val="004A4BF4"/>
    <w:rsid w:val="004A5D5A"/>
    <w:rsid w:val="004A712D"/>
    <w:rsid w:val="004B04C0"/>
    <w:rsid w:val="004B1656"/>
    <w:rsid w:val="004B4EC3"/>
    <w:rsid w:val="004B4F61"/>
    <w:rsid w:val="004B7931"/>
    <w:rsid w:val="004C32B0"/>
    <w:rsid w:val="004C40A0"/>
    <w:rsid w:val="004C4E36"/>
    <w:rsid w:val="004C5B53"/>
    <w:rsid w:val="004C6134"/>
    <w:rsid w:val="004D0DB9"/>
    <w:rsid w:val="004D1549"/>
    <w:rsid w:val="004D6C62"/>
    <w:rsid w:val="004D734B"/>
    <w:rsid w:val="004D79F9"/>
    <w:rsid w:val="004E62BA"/>
    <w:rsid w:val="004F1414"/>
    <w:rsid w:val="004F1E90"/>
    <w:rsid w:val="004F1ECA"/>
    <w:rsid w:val="004F4C66"/>
    <w:rsid w:val="00501DA7"/>
    <w:rsid w:val="00501FBD"/>
    <w:rsid w:val="00503DAC"/>
    <w:rsid w:val="00507471"/>
    <w:rsid w:val="00507518"/>
    <w:rsid w:val="00507573"/>
    <w:rsid w:val="0051176B"/>
    <w:rsid w:val="0051233A"/>
    <w:rsid w:val="00512872"/>
    <w:rsid w:val="00513DBF"/>
    <w:rsid w:val="00513F88"/>
    <w:rsid w:val="00514F17"/>
    <w:rsid w:val="00516030"/>
    <w:rsid w:val="00516142"/>
    <w:rsid w:val="005200B7"/>
    <w:rsid w:val="00520C55"/>
    <w:rsid w:val="00522896"/>
    <w:rsid w:val="00522983"/>
    <w:rsid w:val="005233F3"/>
    <w:rsid w:val="00524D34"/>
    <w:rsid w:val="005267F9"/>
    <w:rsid w:val="00526B0B"/>
    <w:rsid w:val="00527A4A"/>
    <w:rsid w:val="0053038B"/>
    <w:rsid w:val="00531976"/>
    <w:rsid w:val="00534D09"/>
    <w:rsid w:val="00536B8C"/>
    <w:rsid w:val="005372B7"/>
    <w:rsid w:val="00541AA1"/>
    <w:rsid w:val="005423D7"/>
    <w:rsid w:val="00542801"/>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F25"/>
    <w:rsid w:val="005773F8"/>
    <w:rsid w:val="0057747B"/>
    <w:rsid w:val="005817C9"/>
    <w:rsid w:val="00582B56"/>
    <w:rsid w:val="005839F4"/>
    <w:rsid w:val="00583CE1"/>
    <w:rsid w:val="0058614B"/>
    <w:rsid w:val="00592515"/>
    <w:rsid w:val="00593BE2"/>
    <w:rsid w:val="00594F9B"/>
    <w:rsid w:val="005A20AC"/>
    <w:rsid w:val="005A43F0"/>
    <w:rsid w:val="005A5287"/>
    <w:rsid w:val="005A7937"/>
    <w:rsid w:val="005B14F2"/>
    <w:rsid w:val="005B1F47"/>
    <w:rsid w:val="005B75EA"/>
    <w:rsid w:val="005C37C6"/>
    <w:rsid w:val="005C4AA7"/>
    <w:rsid w:val="005C4DB6"/>
    <w:rsid w:val="005C50A2"/>
    <w:rsid w:val="005C5E45"/>
    <w:rsid w:val="005C62C2"/>
    <w:rsid w:val="005D0522"/>
    <w:rsid w:val="005D0ADC"/>
    <w:rsid w:val="005D28CB"/>
    <w:rsid w:val="005D2E9F"/>
    <w:rsid w:val="005D35D2"/>
    <w:rsid w:val="005D4F7E"/>
    <w:rsid w:val="005D6EE1"/>
    <w:rsid w:val="005E447D"/>
    <w:rsid w:val="005E6331"/>
    <w:rsid w:val="005E63A9"/>
    <w:rsid w:val="005E7EA0"/>
    <w:rsid w:val="005F05AA"/>
    <w:rsid w:val="005F0A27"/>
    <w:rsid w:val="005F0D92"/>
    <w:rsid w:val="005F17C7"/>
    <w:rsid w:val="005F1C55"/>
    <w:rsid w:val="005F25E9"/>
    <w:rsid w:val="005F3007"/>
    <w:rsid w:val="005F67B2"/>
    <w:rsid w:val="00600998"/>
    <w:rsid w:val="0060188D"/>
    <w:rsid w:val="006029C1"/>
    <w:rsid w:val="00602BBF"/>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35DB"/>
    <w:rsid w:val="00634412"/>
    <w:rsid w:val="00634EEC"/>
    <w:rsid w:val="006376CF"/>
    <w:rsid w:val="006400EF"/>
    <w:rsid w:val="00640B60"/>
    <w:rsid w:val="0064190F"/>
    <w:rsid w:val="00642AB9"/>
    <w:rsid w:val="00643E12"/>
    <w:rsid w:val="0064524D"/>
    <w:rsid w:val="006465C3"/>
    <w:rsid w:val="00650205"/>
    <w:rsid w:val="00651B27"/>
    <w:rsid w:val="006525B9"/>
    <w:rsid w:val="00653FE0"/>
    <w:rsid w:val="00655F9D"/>
    <w:rsid w:val="00660BAC"/>
    <w:rsid w:val="00661745"/>
    <w:rsid w:val="006620F8"/>
    <w:rsid w:val="0066222F"/>
    <w:rsid w:val="00663365"/>
    <w:rsid w:val="00664766"/>
    <w:rsid w:val="006656A3"/>
    <w:rsid w:val="00670250"/>
    <w:rsid w:val="00670B2F"/>
    <w:rsid w:val="00673B73"/>
    <w:rsid w:val="00676F5B"/>
    <w:rsid w:val="006772E1"/>
    <w:rsid w:val="00683436"/>
    <w:rsid w:val="00683750"/>
    <w:rsid w:val="00684888"/>
    <w:rsid w:val="00684EB1"/>
    <w:rsid w:val="00685CD6"/>
    <w:rsid w:val="006863D0"/>
    <w:rsid w:val="00686867"/>
    <w:rsid w:val="006929BA"/>
    <w:rsid w:val="00692E79"/>
    <w:rsid w:val="00694A5A"/>
    <w:rsid w:val="00694F36"/>
    <w:rsid w:val="00695850"/>
    <w:rsid w:val="00695CD8"/>
    <w:rsid w:val="00696740"/>
    <w:rsid w:val="006A191B"/>
    <w:rsid w:val="006A2C94"/>
    <w:rsid w:val="006A2E10"/>
    <w:rsid w:val="006A4C0B"/>
    <w:rsid w:val="006B0098"/>
    <w:rsid w:val="006B0148"/>
    <w:rsid w:val="006B0CE0"/>
    <w:rsid w:val="006B27CD"/>
    <w:rsid w:val="006B3930"/>
    <w:rsid w:val="006B5054"/>
    <w:rsid w:val="006B5454"/>
    <w:rsid w:val="006C2633"/>
    <w:rsid w:val="006C49EE"/>
    <w:rsid w:val="006C4DFB"/>
    <w:rsid w:val="006C53AB"/>
    <w:rsid w:val="006C6411"/>
    <w:rsid w:val="006C65D3"/>
    <w:rsid w:val="006D021B"/>
    <w:rsid w:val="006D0387"/>
    <w:rsid w:val="006D11AB"/>
    <w:rsid w:val="006D2280"/>
    <w:rsid w:val="006D7A3C"/>
    <w:rsid w:val="006E1007"/>
    <w:rsid w:val="006E1284"/>
    <w:rsid w:val="006E4434"/>
    <w:rsid w:val="006E489A"/>
    <w:rsid w:val="006E76AF"/>
    <w:rsid w:val="006F1FE9"/>
    <w:rsid w:val="006F4EF1"/>
    <w:rsid w:val="006F72C9"/>
    <w:rsid w:val="00700139"/>
    <w:rsid w:val="00703887"/>
    <w:rsid w:val="00705493"/>
    <w:rsid w:val="00705CE9"/>
    <w:rsid w:val="00705F68"/>
    <w:rsid w:val="00706064"/>
    <w:rsid w:val="007078F6"/>
    <w:rsid w:val="00710454"/>
    <w:rsid w:val="007108C3"/>
    <w:rsid w:val="00710B1F"/>
    <w:rsid w:val="00710BB1"/>
    <w:rsid w:val="00712388"/>
    <w:rsid w:val="00716168"/>
    <w:rsid w:val="00716E7B"/>
    <w:rsid w:val="00723101"/>
    <w:rsid w:val="00727AD6"/>
    <w:rsid w:val="00730DB0"/>
    <w:rsid w:val="007322C2"/>
    <w:rsid w:val="00732EE1"/>
    <w:rsid w:val="00733944"/>
    <w:rsid w:val="00733C77"/>
    <w:rsid w:val="007345DA"/>
    <w:rsid w:val="00734C48"/>
    <w:rsid w:val="007405DF"/>
    <w:rsid w:val="00740B26"/>
    <w:rsid w:val="00740EF1"/>
    <w:rsid w:val="00742697"/>
    <w:rsid w:val="007426C0"/>
    <w:rsid w:val="0074338B"/>
    <w:rsid w:val="007434D8"/>
    <w:rsid w:val="007452D0"/>
    <w:rsid w:val="007453E2"/>
    <w:rsid w:val="007454A2"/>
    <w:rsid w:val="0074570B"/>
    <w:rsid w:val="007552E1"/>
    <w:rsid w:val="0075582B"/>
    <w:rsid w:val="00756DA9"/>
    <w:rsid w:val="007605E1"/>
    <w:rsid w:val="007644E0"/>
    <w:rsid w:val="00764888"/>
    <w:rsid w:val="00764EB4"/>
    <w:rsid w:val="00765078"/>
    <w:rsid w:val="007668CB"/>
    <w:rsid w:val="00766964"/>
    <w:rsid w:val="0077389E"/>
    <w:rsid w:val="00774614"/>
    <w:rsid w:val="00776647"/>
    <w:rsid w:val="0077697F"/>
    <w:rsid w:val="00777DF1"/>
    <w:rsid w:val="00781EB3"/>
    <w:rsid w:val="00783EE7"/>
    <w:rsid w:val="00784EBB"/>
    <w:rsid w:val="00786620"/>
    <w:rsid w:val="00786B0B"/>
    <w:rsid w:val="00786F6F"/>
    <w:rsid w:val="00790FD9"/>
    <w:rsid w:val="00791AE2"/>
    <w:rsid w:val="0079350E"/>
    <w:rsid w:val="00793E72"/>
    <w:rsid w:val="007949A7"/>
    <w:rsid w:val="00794A7F"/>
    <w:rsid w:val="00795C90"/>
    <w:rsid w:val="00796409"/>
    <w:rsid w:val="007A0C04"/>
    <w:rsid w:val="007A2967"/>
    <w:rsid w:val="007A30D6"/>
    <w:rsid w:val="007A5A39"/>
    <w:rsid w:val="007B0732"/>
    <w:rsid w:val="007B298C"/>
    <w:rsid w:val="007B30CF"/>
    <w:rsid w:val="007B3A31"/>
    <w:rsid w:val="007B4F9A"/>
    <w:rsid w:val="007B75B4"/>
    <w:rsid w:val="007C08FD"/>
    <w:rsid w:val="007C397B"/>
    <w:rsid w:val="007C4352"/>
    <w:rsid w:val="007C4398"/>
    <w:rsid w:val="007C4B01"/>
    <w:rsid w:val="007C598E"/>
    <w:rsid w:val="007D1378"/>
    <w:rsid w:val="007D6321"/>
    <w:rsid w:val="007D6741"/>
    <w:rsid w:val="007E5C87"/>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7A46"/>
    <w:rsid w:val="00827EE0"/>
    <w:rsid w:val="00832708"/>
    <w:rsid w:val="00835250"/>
    <w:rsid w:val="008354A1"/>
    <w:rsid w:val="008355BB"/>
    <w:rsid w:val="0084037C"/>
    <w:rsid w:val="008406F0"/>
    <w:rsid w:val="00840CDC"/>
    <w:rsid w:val="00840CF1"/>
    <w:rsid w:val="00843D1E"/>
    <w:rsid w:val="008441C9"/>
    <w:rsid w:val="00845148"/>
    <w:rsid w:val="0084726A"/>
    <w:rsid w:val="00852543"/>
    <w:rsid w:val="00852A7E"/>
    <w:rsid w:val="00853F38"/>
    <w:rsid w:val="008546B6"/>
    <w:rsid w:val="00854E0B"/>
    <w:rsid w:val="008576EB"/>
    <w:rsid w:val="00857772"/>
    <w:rsid w:val="00861447"/>
    <w:rsid w:val="00862ADA"/>
    <w:rsid w:val="00865EE0"/>
    <w:rsid w:val="008672A9"/>
    <w:rsid w:val="00867D69"/>
    <w:rsid w:val="008713B8"/>
    <w:rsid w:val="00871E4B"/>
    <w:rsid w:val="008721C3"/>
    <w:rsid w:val="00872FF8"/>
    <w:rsid w:val="00881CC8"/>
    <w:rsid w:val="00882F41"/>
    <w:rsid w:val="00883855"/>
    <w:rsid w:val="008838C5"/>
    <w:rsid w:val="00883A82"/>
    <w:rsid w:val="0088533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A645D"/>
    <w:rsid w:val="008B1F2C"/>
    <w:rsid w:val="008B2CBA"/>
    <w:rsid w:val="008B4797"/>
    <w:rsid w:val="008B6EA8"/>
    <w:rsid w:val="008B7C00"/>
    <w:rsid w:val="008C29DC"/>
    <w:rsid w:val="008C3658"/>
    <w:rsid w:val="008C7245"/>
    <w:rsid w:val="008C7C28"/>
    <w:rsid w:val="008D5364"/>
    <w:rsid w:val="008D567E"/>
    <w:rsid w:val="008D5867"/>
    <w:rsid w:val="008D66A3"/>
    <w:rsid w:val="008E6556"/>
    <w:rsid w:val="008E698C"/>
    <w:rsid w:val="008E77E5"/>
    <w:rsid w:val="008E78CF"/>
    <w:rsid w:val="008F0BD5"/>
    <w:rsid w:val="008F11B4"/>
    <w:rsid w:val="008F1922"/>
    <w:rsid w:val="008F1950"/>
    <w:rsid w:val="008F3138"/>
    <w:rsid w:val="008F35D2"/>
    <w:rsid w:val="00900311"/>
    <w:rsid w:val="00903D7F"/>
    <w:rsid w:val="009046B3"/>
    <w:rsid w:val="009073F0"/>
    <w:rsid w:val="0091075A"/>
    <w:rsid w:val="00913145"/>
    <w:rsid w:val="00916263"/>
    <w:rsid w:val="00920A6B"/>
    <w:rsid w:val="00920BFA"/>
    <w:rsid w:val="00922FD0"/>
    <w:rsid w:val="00923563"/>
    <w:rsid w:val="00923B20"/>
    <w:rsid w:val="00923C2A"/>
    <w:rsid w:val="00923E72"/>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5BE6"/>
    <w:rsid w:val="00956924"/>
    <w:rsid w:val="00956AB6"/>
    <w:rsid w:val="00964E60"/>
    <w:rsid w:val="00965B3A"/>
    <w:rsid w:val="00967484"/>
    <w:rsid w:val="00967F34"/>
    <w:rsid w:val="00971CB0"/>
    <w:rsid w:val="0097267E"/>
    <w:rsid w:val="00974952"/>
    <w:rsid w:val="00974BB7"/>
    <w:rsid w:val="00975930"/>
    <w:rsid w:val="0097600C"/>
    <w:rsid w:val="0098070E"/>
    <w:rsid w:val="00981313"/>
    <w:rsid w:val="0098308F"/>
    <w:rsid w:val="009836D5"/>
    <w:rsid w:val="00983B0C"/>
    <w:rsid w:val="009859B8"/>
    <w:rsid w:val="0098682A"/>
    <w:rsid w:val="00986ECE"/>
    <w:rsid w:val="009871B4"/>
    <w:rsid w:val="00987FA1"/>
    <w:rsid w:val="00990DDE"/>
    <w:rsid w:val="009914E2"/>
    <w:rsid w:val="009915C8"/>
    <w:rsid w:val="00991D9D"/>
    <w:rsid w:val="00994CE2"/>
    <w:rsid w:val="009A01AD"/>
    <w:rsid w:val="009A23F0"/>
    <w:rsid w:val="009A39A2"/>
    <w:rsid w:val="009A7330"/>
    <w:rsid w:val="009B3718"/>
    <w:rsid w:val="009B386B"/>
    <w:rsid w:val="009B4DD5"/>
    <w:rsid w:val="009B5581"/>
    <w:rsid w:val="009B6BBC"/>
    <w:rsid w:val="009B753E"/>
    <w:rsid w:val="009C09D8"/>
    <w:rsid w:val="009C1055"/>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637C"/>
    <w:rsid w:val="009E646E"/>
    <w:rsid w:val="009E69B5"/>
    <w:rsid w:val="009F2433"/>
    <w:rsid w:val="009F67E3"/>
    <w:rsid w:val="009F6BE7"/>
    <w:rsid w:val="009F6FF7"/>
    <w:rsid w:val="00A00B0F"/>
    <w:rsid w:val="00A01C13"/>
    <w:rsid w:val="00A01EFD"/>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5CD"/>
    <w:rsid w:val="00A25E27"/>
    <w:rsid w:val="00A31307"/>
    <w:rsid w:val="00A3222D"/>
    <w:rsid w:val="00A34803"/>
    <w:rsid w:val="00A34CC2"/>
    <w:rsid w:val="00A36CAB"/>
    <w:rsid w:val="00A36D7C"/>
    <w:rsid w:val="00A40150"/>
    <w:rsid w:val="00A408ED"/>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62F3C"/>
    <w:rsid w:val="00A6466C"/>
    <w:rsid w:val="00A64F4A"/>
    <w:rsid w:val="00A65445"/>
    <w:rsid w:val="00A65548"/>
    <w:rsid w:val="00A70C08"/>
    <w:rsid w:val="00A723F4"/>
    <w:rsid w:val="00A73DDF"/>
    <w:rsid w:val="00A75D1E"/>
    <w:rsid w:val="00A75EE6"/>
    <w:rsid w:val="00A818FD"/>
    <w:rsid w:val="00A81E95"/>
    <w:rsid w:val="00A83364"/>
    <w:rsid w:val="00A85E6C"/>
    <w:rsid w:val="00A86B21"/>
    <w:rsid w:val="00A86F55"/>
    <w:rsid w:val="00A87B1A"/>
    <w:rsid w:val="00A90758"/>
    <w:rsid w:val="00A908FC"/>
    <w:rsid w:val="00A90914"/>
    <w:rsid w:val="00A9096B"/>
    <w:rsid w:val="00A97247"/>
    <w:rsid w:val="00AA0F01"/>
    <w:rsid w:val="00AA1A0F"/>
    <w:rsid w:val="00AA2282"/>
    <w:rsid w:val="00AA465D"/>
    <w:rsid w:val="00AA4CA7"/>
    <w:rsid w:val="00AB067B"/>
    <w:rsid w:val="00AB076E"/>
    <w:rsid w:val="00AB1B77"/>
    <w:rsid w:val="00AB345D"/>
    <w:rsid w:val="00AB3695"/>
    <w:rsid w:val="00AB44BF"/>
    <w:rsid w:val="00AB4F3F"/>
    <w:rsid w:val="00AB5A84"/>
    <w:rsid w:val="00AB5D3D"/>
    <w:rsid w:val="00AC1ACD"/>
    <w:rsid w:val="00AC2007"/>
    <w:rsid w:val="00AC2838"/>
    <w:rsid w:val="00AC55E9"/>
    <w:rsid w:val="00AC6895"/>
    <w:rsid w:val="00AD05D6"/>
    <w:rsid w:val="00AD101C"/>
    <w:rsid w:val="00AD39CD"/>
    <w:rsid w:val="00AD42E1"/>
    <w:rsid w:val="00AD447B"/>
    <w:rsid w:val="00AD4A5A"/>
    <w:rsid w:val="00AD5782"/>
    <w:rsid w:val="00AD5AF7"/>
    <w:rsid w:val="00AD7542"/>
    <w:rsid w:val="00AE21C0"/>
    <w:rsid w:val="00AE2A27"/>
    <w:rsid w:val="00AE50C7"/>
    <w:rsid w:val="00AE57F3"/>
    <w:rsid w:val="00AF0DB6"/>
    <w:rsid w:val="00AF1787"/>
    <w:rsid w:val="00AF30D2"/>
    <w:rsid w:val="00AF69AB"/>
    <w:rsid w:val="00B001F0"/>
    <w:rsid w:val="00B0112A"/>
    <w:rsid w:val="00B016AC"/>
    <w:rsid w:val="00B028A0"/>
    <w:rsid w:val="00B029B8"/>
    <w:rsid w:val="00B068D4"/>
    <w:rsid w:val="00B1088E"/>
    <w:rsid w:val="00B10A31"/>
    <w:rsid w:val="00B12150"/>
    <w:rsid w:val="00B12904"/>
    <w:rsid w:val="00B14486"/>
    <w:rsid w:val="00B149B2"/>
    <w:rsid w:val="00B17A90"/>
    <w:rsid w:val="00B24951"/>
    <w:rsid w:val="00B24E2D"/>
    <w:rsid w:val="00B251BF"/>
    <w:rsid w:val="00B25E2B"/>
    <w:rsid w:val="00B3192F"/>
    <w:rsid w:val="00B31E77"/>
    <w:rsid w:val="00B323D9"/>
    <w:rsid w:val="00B329CA"/>
    <w:rsid w:val="00B32C35"/>
    <w:rsid w:val="00B35EF4"/>
    <w:rsid w:val="00B374EC"/>
    <w:rsid w:val="00B405B9"/>
    <w:rsid w:val="00B40F23"/>
    <w:rsid w:val="00B41508"/>
    <w:rsid w:val="00B4409D"/>
    <w:rsid w:val="00B44CE2"/>
    <w:rsid w:val="00B45C85"/>
    <w:rsid w:val="00B5227D"/>
    <w:rsid w:val="00B53B16"/>
    <w:rsid w:val="00B54C9E"/>
    <w:rsid w:val="00B55E9B"/>
    <w:rsid w:val="00B60E8D"/>
    <w:rsid w:val="00B637EB"/>
    <w:rsid w:val="00B64F1D"/>
    <w:rsid w:val="00B65B52"/>
    <w:rsid w:val="00B65D55"/>
    <w:rsid w:val="00B67510"/>
    <w:rsid w:val="00B737C8"/>
    <w:rsid w:val="00B75702"/>
    <w:rsid w:val="00B777B0"/>
    <w:rsid w:val="00B81D3C"/>
    <w:rsid w:val="00B8402E"/>
    <w:rsid w:val="00B84820"/>
    <w:rsid w:val="00B851D1"/>
    <w:rsid w:val="00B87E8F"/>
    <w:rsid w:val="00B90319"/>
    <w:rsid w:val="00B97BC6"/>
    <w:rsid w:val="00B97FBF"/>
    <w:rsid w:val="00BA0264"/>
    <w:rsid w:val="00BA0DD7"/>
    <w:rsid w:val="00BA3F99"/>
    <w:rsid w:val="00BA79AC"/>
    <w:rsid w:val="00BA7FA6"/>
    <w:rsid w:val="00BB11E2"/>
    <w:rsid w:val="00BB12AF"/>
    <w:rsid w:val="00BB1984"/>
    <w:rsid w:val="00BB2C64"/>
    <w:rsid w:val="00BB2D24"/>
    <w:rsid w:val="00BB394F"/>
    <w:rsid w:val="00BB4225"/>
    <w:rsid w:val="00BB6A0B"/>
    <w:rsid w:val="00BB6F00"/>
    <w:rsid w:val="00BB7A9F"/>
    <w:rsid w:val="00BB7F90"/>
    <w:rsid w:val="00BC0B79"/>
    <w:rsid w:val="00BC0F53"/>
    <w:rsid w:val="00BC1E83"/>
    <w:rsid w:val="00BC3524"/>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27DD8"/>
    <w:rsid w:val="00C309B0"/>
    <w:rsid w:val="00C327BE"/>
    <w:rsid w:val="00C3571D"/>
    <w:rsid w:val="00C37CF6"/>
    <w:rsid w:val="00C37ED7"/>
    <w:rsid w:val="00C42B67"/>
    <w:rsid w:val="00C4374F"/>
    <w:rsid w:val="00C44514"/>
    <w:rsid w:val="00C45A36"/>
    <w:rsid w:val="00C45B90"/>
    <w:rsid w:val="00C46A4F"/>
    <w:rsid w:val="00C570D9"/>
    <w:rsid w:val="00C62FC9"/>
    <w:rsid w:val="00C65D18"/>
    <w:rsid w:val="00C66DCE"/>
    <w:rsid w:val="00C66DFE"/>
    <w:rsid w:val="00C7093D"/>
    <w:rsid w:val="00C75795"/>
    <w:rsid w:val="00C75FFE"/>
    <w:rsid w:val="00C77B81"/>
    <w:rsid w:val="00C801B1"/>
    <w:rsid w:val="00C80E16"/>
    <w:rsid w:val="00C82D61"/>
    <w:rsid w:val="00C82DFA"/>
    <w:rsid w:val="00C850B6"/>
    <w:rsid w:val="00C85EDC"/>
    <w:rsid w:val="00C867B0"/>
    <w:rsid w:val="00C87458"/>
    <w:rsid w:val="00C90295"/>
    <w:rsid w:val="00C91343"/>
    <w:rsid w:val="00C92BB6"/>
    <w:rsid w:val="00C92F10"/>
    <w:rsid w:val="00C96F4C"/>
    <w:rsid w:val="00CA2A82"/>
    <w:rsid w:val="00CA3486"/>
    <w:rsid w:val="00CA3976"/>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70CC"/>
    <w:rsid w:val="00CF7F60"/>
    <w:rsid w:val="00D00791"/>
    <w:rsid w:val="00D013FD"/>
    <w:rsid w:val="00D045D3"/>
    <w:rsid w:val="00D053DB"/>
    <w:rsid w:val="00D07173"/>
    <w:rsid w:val="00D0773F"/>
    <w:rsid w:val="00D1105F"/>
    <w:rsid w:val="00D1238A"/>
    <w:rsid w:val="00D12889"/>
    <w:rsid w:val="00D12B65"/>
    <w:rsid w:val="00D13355"/>
    <w:rsid w:val="00D176C6"/>
    <w:rsid w:val="00D21CAD"/>
    <w:rsid w:val="00D23A45"/>
    <w:rsid w:val="00D23EDA"/>
    <w:rsid w:val="00D25357"/>
    <w:rsid w:val="00D25F80"/>
    <w:rsid w:val="00D2676E"/>
    <w:rsid w:val="00D26C3D"/>
    <w:rsid w:val="00D272BF"/>
    <w:rsid w:val="00D302C3"/>
    <w:rsid w:val="00D31E35"/>
    <w:rsid w:val="00D33BB6"/>
    <w:rsid w:val="00D37420"/>
    <w:rsid w:val="00D42618"/>
    <w:rsid w:val="00D42841"/>
    <w:rsid w:val="00D428E1"/>
    <w:rsid w:val="00D42E5D"/>
    <w:rsid w:val="00D43A88"/>
    <w:rsid w:val="00D476A3"/>
    <w:rsid w:val="00D51338"/>
    <w:rsid w:val="00D52E7D"/>
    <w:rsid w:val="00D53C71"/>
    <w:rsid w:val="00D563FF"/>
    <w:rsid w:val="00D56C76"/>
    <w:rsid w:val="00D60035"/>
    <w:rsid w:val="00D611FF"/>
    <w:rsid w:val="00D62D87"/>
    <w:rsid w:val="00D63486"/>
    <w:rsid w:val="00D6503B"/>
    <w:rsid w:val="00D65D93"/>
    <w:rsid w:val="00D70613"/>
    <w:rsid w:val="00D71517"/>
    <w:rsid w:val="00D723B7"/>
    <w:rsid w:val="00D72486"/>
    <w:rsid w:val="00D72C75"/>
    <w:rsid w:val="00D72D34"/>
    <w:rsid w:val="00D72D6D"/>
    <w:rsid w:val="00D7470E"/>
    <w:rsid w:val="00D75244"/>
    <w:rsid w:val="00D75C6C"/>
    <w:rsid w:val="00D77668"/>
    <w:rsid w:val="00D80652"/>
    <w:rsid w:val="00D80D05"/>
    <w:rsid w:val="00D836B8"/>
    <w:rsid w:val="00D84647"/>
    <w:rsid w:val="00D8469D"/>
    <w:rsid w:val="00D85222"/>
    <w:rsid w:val="00D938A6"/>
    <w:rsid w:val="00D93CB8"/>
    <w:rsid w:val="00D946A0"/>
    <w:rsid w:val="00D9572C"/>
    <w:rsid w:val="00D97F1C"/>
    <w:rsid w:val="00DA3DD6"/>
    <w:rsid w:val="00DA5208"/>
    <w:rsid w:val="00DA5F1F"/>
    <w:rsid w:val="00DB2AFD"/>
    <w:rsid w:val="00DB68B7"/>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742"/>
    <w:rsid w:val="00DE6CD1"/>
    <w:rsid w:val="00DF049B"/>
    <w:rsid w:val="00DF35C3"/>
    <w:rsid w:val="00DF3E03"/>
    <w:rsid w:val="00DF5FCE"/>
    <w:rsid w:val="00DF67C4"/>
    <w:rsid w:val="00DF7341"/>
    <w:rsid w:val="00DF7488"/>
    <w:rsid w:val="00E01012"/>
    <w:rsid w:val="00E0319D"/>
    <w:rsid w:val="00E0683D"/>
    <w:rsid w:val="00E070C6"/>
    <w:rsid w:val="00E079EB"/>
    <w:rsid w:val="00E1039D"/>
    <w:rsid w:val="00E12BE5"/>
    <w:rsid w:val="00E136B4"/>
    <w:rsid w:val="00E150CE"/>
    <w:rsid w:val="00E150D9"/>
    <w:rsid w:val="00E229B7"/>
    <w:rsid w:val="00E259D5"/>
    <w:rsid w:val="00E25A76"/>
    <w:rsid w:val="00E25CC5"/>
    <w:rsid w:val="00E309D0"/>
    <w:rsid w:val="00E31401"/>
    <w:rsid w:val="00E31712"/>
    <w:rsid w:val="00E31F4D"/>
    <w:rsid w:val="00E3251D"/>
    <w:rsid w:val="00E32922"/>
    <w:rsid w:val="00E34E6A"/>
    <w:rsid w:val="00E40C44"/>
    <w:rsid w:val="00E47B32"/>
    <w:rsid w:val="00E50F89"/>
    <w:rsid w:val="00E51F62"/>
    <w:rsid w:val="00E51FD1"/>
    <w:rsid w:val="00E55FAC"/>
    <w:rsid w:val="00E5779B"/>
    <w:rsid w:val="00E6123D"/>
    <w:rsid w:val="00E6562A"/>
    <w:rsid w:val="00E6728A"/>
    <w:rsid w:val="00E7034E"/>
    <w:rsid w:val="00E73C11"/>
    <w:rsid w:val="00E747CE"/>
    <w:rsid w:val="00E74F0B"/>
    <w:rsid w:val="00E76A07"/>
    <w:rsid w:val="00E82F3F"/>
    <w:rsid w:val="00E849BD"/>
    <w:rsid w:val="00E84C0A"/>
    <w:rsid w:val="00E85B5C"/>
    <w:rsid w:val="00E85F03"/>
    <w:rsid w:val="00E86187"/>
    <w:rsid w:val="00E9024B"/>
    <w:rsid w:val="00E9072C"/>
    <w:rsid w:val="00E90FB5"/>
    <w:rsid w:val="00E916E9"/>
    <w:rsid w:val="00E927DC"/>
    <w:rsid w:val="00E95537"/>
    <w:rsid w:val="00E97225"/>
    <w:rsid w:val="00E975CB"/>
    <w:rsid w:val="00E97705"/>
    <w:rsid w:val="00E97AA8"/>
    <w:rsid w:val="00E97B2D"/>
    <w:rsid w:val="00EA1256"/>
    <w:rsid w:val="00EA3BCB"/>
    <w:rsid w:val="00EA410A"/>
    <w:rsid w:val="00EA5374"/>
    <w:rsid w:val="00EA53C1"/>
    <w:rsid w:val="00EA741C"/>
    <w:rsid w:val="00EB007E"/>
    <w:rsid w:val="00EB372C"/>
    <w:rsid w:val="00EB3D42"/>
    <w:rsid w:val="00EB6A79"/>
    <w:rsid w:val="00EB7B46"/>
    <w:rsid w:val="00EB7C14"/>
    <w:rsid w:val="00EC0093"/>
    <w:rsid w:val="00EC109B"/>
    <w:rsid w:val="00EC2790"/>
    <w:rsid w:val="00EC2C05"/>
    <w:rsid w:val="00EC2CE6"/>
    <w:rsid w:val="00EC3F9C"/>
    <w:rsid w:val="00EC417E"/>
    <w:rsid w:val="00EC7494"/>
    <w:rsid w:val="00EC7775"/>
    <w:rsid w:val="00ED40D5"/>
    <w:rsid w:val="00ED6B8F"/>
    <w:rsid w:val="00ED7AE0"/>
    <w:rsid w:val="00EE0DE6"/>
    <w:rsid w:val="00EE2105"/>
    <w:rsid w:val="00EE59B3"/>
    <w:rsid w:val="00EE65C1"/>
    <w:rsid w:val="00EE6AC6"/>
    <w:rsid w:val="00EE6BAA"/>
    <w:rsid w:val="00EF0256"/>
    <w:rsid w:val="00EF119F"/>
    <w:rsid w:val="00EF13B2"/>
    <w:rsid w:val="00EF2607"/>
    <w:rsid w:val="00EF56E9"/>
    <w:rsid w:val="00F04A84"/>
    <w:rsid w:val="00F0697C"/>
    <w:rsid w:val="00F069DF"/>
    <w:rsid w:val="00F11541"/>
    <w:rsid w:val="00F1233A"/>
    <w:rsid w:val="00F15044"/>
    <w:rsid w:val="00F1542F"/>
    <w:rsid w:val="00F20366"/>
    <w:rsid w:val="00F2142B"/>
    <w:rsid w:val="00F230A8"/>
    <w:rsid w:val="00F342BB"/>
    <w:rsid w:val="00F40750"/>
    <w:rsid w:val="00F416C3"/>
    <w:rsid w:val="00F4268E"/>
    <w:rsid w:val="00F42A59"/>
    <w:rsid w:val="00F434FC"/>
    <w:rsid w:val="00F44081"/>
    <w:rsid w:val="00F45018"/>
    <w:rsid w:val="00F451F1"/>
    <w:rsid w:val="00F46EE0"/>
    <w:rsid w:val="00F47655"/>
    <w:rsid w:val="00F5196D"/>
    <w:rsid w:val="00F526C2"/>
    <w:rsid w:val="00F527F8"/>
    <w:rsid w:val="00F53610"/>
    <w:rsid w:val="00F55966"/>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C1AE8"/>
    <w:rsid w:val="00FC6AA3"/>
    <w:rsid w:val="00FD099E"/>
    <w:rsid w:val="00FD1D53"/>
    <w:rsid w:val="00FD3A34"/>
    <w:rsid w:val="00FD5475"/>
    <w:rsid w:val="00FD6BC5"/>
    <w:rsid w:val="00FD6EF2"/>
    <w:rsid w:val="00FE0725"/>
    <w:rsid w:val="00FE0856"/>
    <w:rsid w:val="00FE2060"/>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D36E1-A259-4D76-8E6A-4AAA0DEC9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0</TotalTime>
  <Pages>14</Pages>
  <Words>2855</Words>
  <Characters>1627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840</cp:revision>
  <dcterms:created xsi:type="dcterms:W3CDTF">2019-03-26T09:24:00Z</dcterms:created>
  <dcterms:modified xsi:type="dcterms:W3CDTF">2019-10-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